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B0303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4E2A8061" w14:textId="17ED9D18" w:rsidR="00307E23"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yperlink"/>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5B4A54">
          <w:pPr>
            <w:pStyle w:val="TOC2"/>
            <w:tabs>
              <w:tab w:val="right" w:leader="dot" w:pos="8656"/>
            </w:tabs>
            <w:rPr>
              <w:rFonts w:eastAsiaTheme="minorEastAsia" w:cstheme="minorBidi"/>
              <w:noProof/>
              <w:sz w:val="22"/>
              <w:szCs w:val="22"/>
              <w:lang w:eastAsia="pt-PT"/>
            </w:rPr>
          </w:pPr>
          <w:hyperlink w:anchor="_Toc484442666" w:history="1">
            <w:r w:rsidR="00307E23" w:rsidRPr="008E0A77">
              <w:rPr>
                <w:rStyle w:val="Hyperlink"/>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5B4A54">
          <w:pPr>
            <w:pStyle w:val="TOC2"/>
            <w:tabs>
              <w:tab w:val="right" w:leader="dot" w:pos="8656"/>
            </w:tabs>
            <w:rPr>
              <w:rFonts w:eastAsiaTheme="minorEastAsia" w:cstheme="minorBidi"/>
              <w:noProof/>
              <w:sz w:val="22"/>
              <w:szCs w:val="22"/>
              <w:lang w:eastAsia="pt-PT"/>
            </w:rPr>
          </w:pPr>
          <w:hyperlink w:anchor="_Toc484442667" w:history="1">
            <w:r w:rsidR="00307E23" w:rsidRPr="008E0A77">
              <w:rPr>
                <w:rStyle w:val="Hyperlink"/>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5B4A54">
          <w:pPr>
            <w:pStyle w:val="TOC2"/>
            <w:tabs>
              <w:tab w:val="right" w:leader="dot" w:pos="8656"/>
            </w:tabs>
            <w:rPr>
              <w:rFonts w:eastAsiaTheme="minorEastAsia" w:cstheme="minorBidi"/>
              <w:noProof/>
              <w:sz w:val="22"/>
              <w:szCs w:val="22"/>
              <w:lang w:eastAsia="pt-PT"/>
            </w:rPr>
          </w:pPr>
          <w:hyperlink w:anchor="_Toc484442668" w:history="1">
            <w:r w:rsidR="00307E23" w:rsidRPr="008E0A77">
              <w:rPr>
                <w:rStyle w:val="Hyperlink"/>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5B4A54">
          <w:pPr>
            <w:pStyle w:val="TOC1"/>
            <w:tabs>
              <w:tab w:val="right" w:leader="dot" w:pos="8656"/>
            </w:tabs>
            <w:rPr>
              <w:rFonts w:eastAsiaTheme="minorEastAsia" w:cstheme="minorBidi"/>
              <w:noProof/>
              <w:sz w:val="22"/>
              <w:szCs w:val="22"/>
              <w:lang w:eastAsia="pt-PT"/>
            </w:rPr>
          </w:pPr>
          <w:hyperlink w:anchor="_Toc484442669" w:history="1">
            <w:r w:rsidR="00307E23" w:rsidRPr="008E0A77">
              <w:rPr>
                <w:rStyle w:val="Hyperlink"/>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5B4A54">
          <w:pPr>
            <w:pStyle w:val="TOC2"/>
            <w:tabs>
              <w:tab w:val="right" w:leader="dot" w:pos="8656"/>
            </w:tabs>
            <w:rPr>
              <w:rFonts w:eastAsiaTheme="minorEastAsia" w:cstheme="minorBidi"/>
              <w:noProof/>
              <w:sz w:val="22"/>
              <w:szCs w:val="22"/>
              <w:lang w:eastAsia="pt-PT"/>
            </w:rPr>
          </w:pPr>
          <w:hyperlink w:anchor="_Toc484442670" w:history="1">
            <w:r w:rsidR="00307E23" w:rsidRPr="008E0A77">
              <w:rPr>
                <w:rStyle w:val="Hyperlink"/>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5B4A54">
          <w:pPr>
            <w:pStyle w:val="TOC2"/>
            <w:tabs>
              <w:tab w:val="right" w:leader="dot" w:pos="8656"/>
            </w:tabs>
            <w:rPr>
              <w:rFonts w:eastAsiaTheme="minorEastAsia" w:cstheme="minorBidi"/>
              <w:noProof/>
              <w:sz w:val="22"/>
              <w:szCs w:val="22"/>
              <w:lang w:eastAsia="pt-PT"/>
            </w:rPr>
          </w:pPr>
          <w:hyperlink w:anchor="_Toc484442671" w:history="1">
            <w:r w:rsidR="00307E23" w:rsidRPr="008E0A77">
              <w:rPr>
                <w:rStyle w:val="Hyperlink"/>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5B4A54">
          <w:pPr>
            <w:pStyle w:val="TOC2"/>
            <w:tabs>
              <w:tab w:val="right" w:leader="dot" w:pos="8656"/>
            </w:tabs>
            <w:rPr>
              <w:rFonts w:eastAsiaTheme="minorEastAsia" w:cstheme="minorBidi"/>
              <w:noProof/>
              <w:sz w:val="22"/>
              <w:szCs w:val="22"/>
              <w:lang w:eastAsia="pt-PT"/>
            </w:rPr>
          </w:pPr>
          <w:hyperlink w:anchor="_Toc484442672" w:history="1">
            <w:r w:rsidR="00307E23" w:rsidRPr="008E0A77">
              <w:rPr>
                <w:rStyle w:val="Hyperlink"/>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5B4A54">
          <w:pPr>
            <w:pStyle w:val="TOC2"/>
            <w:tabs>
              <w:tab w:val="right" w:leader="dot" w:pos="8656"/>
            </w:tabs>
            <w:rPr>
              <w:rFonts w:eastAsiaTheme="minorEastAsia" w:cstheme="minorBidi"/>
              <w:noProof/>
              <w:sz w:val="22"/>
              <w:szCs w:val="22"/>
              <w:lang w:eastAsia="pt-PT"/>
            </w:rPr>
          </w:pPr>
          <w:hyperlink w:anchor="_Toc484442673" w:history="1">
            <w:r w:rsidR="00307E23" w:rsidRPr="008E0A77">
              <w:rPr>
                <w:rStyle w:val="Hyperlink"/>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5B4A54">
          <w:pPr>
            <w:pStyle w:val="TOC2"/>
            <w:tabs>
              <w:tab w:val="right" w:leader="dot" w:pos="8656"/>
            </w:tabs>
            <w:rPr>
              <w:rFonts w:eastAsiaTheme="minorEastAsia" w:cstheme="minorBidi"/>
              <w:noProof/>
              <w:sz w:val="22"/>
              <w:szCs w:val="22"/>
              <w:lang w:eastAsia="pt-PT"/>
            </w:rPr>
          </w:pPr>
          <w:hyperlink w:anchor="_Toc484442674" w:history="1">
            <w:r w:rsidR="00307E23" w:rsidRPr="008E0A77">
              <w:rPr>
                <w:rStyle w:val="Hyperlink"/>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5B4A54">
          <w:pPr>
            <w:pStyle w:val="TOC2"/>
            <w:tabs>
              <w:tab w:val="right" w:leader="dot" w:pos="8656"/>
            </w:tabs>
            <w:rPr>
              <w:rFonts w:eastAsiaTheme="minorEastAsia" w:cstheme="minorBidi"/>
              <w:noProof/>
              <w:sz w:val="22"/>
              <w:szCs w:val="22"/>
              <w:lang w:eastAsia="pt-PT"/>
            </w:rPr>
          </w:pPr>
          <w:hyperlink w:anchor="_Toc484442675" w:history="1">
            <w:r w:rsidR="00307E23" w:rsidRPr="008E0A77">
              <w:rPr>
                <w:rStyle w:val="Hyperlink"/>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5B4A54">
          <w:pPr>
            <w:pStyle w:val="TOC2"/>
            <w:tabs>
              <w:tab w:val="right" w:leader="dot" w:pos="8656"/>
            </w:tabs>
            <w:rPr>
              <w:rFonts w:eastAsiaTheme="minorEastAsia" w:cstheme="minorBidi"/>
              <w:noProof/>
              <w:sz w:val="22"/>
              <w:szCs w:val="22"/>
              <w:lang w:eastAsia="pt-PT"/>
            </w:rPr>
          </w:pPr>
          <w:hyperlink w:anchor="_Toc484442676" w:history="1">
            <w:r w:rsidR="00307E23" w:rsidRPr="008E0A77">
              <w:rPr>
                <w:rStyle w:val="Hyperlink"/>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5B4A54">
          <w:pPr>
            <w:pStyle w:val="TOC2"/>
            <w:tabs>
              <w:tab w:val="right" w:leader="dot" w:pos="8656"/>
            </w:tabs>
            <w:rPr>
              <w:rFonts w:eastAsiaTheme="minorEastAsia" w:cstheme="minorBidi"/>
              <w:noProof/>
              <w:sz w:val="22"/>
              <w:szCs w:val="22"/>
              <w:lang w:eastAsia="pt-PT"/>
            </w:rPr>
          </w:pPr>
          <w:hyperlink w:anchor="_Toc484442677" w:history="1">
            <w:r w:rsidR="00307E23" w:rsidRPr="008E0A77">
              <w:rPr>
                <w:rStyle w:val="Hyperlink"/>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5B4A54">
          <w:pPr>
            <w:pStyle w:val="TOC2"/>
            <w:tabs>
              <w:tab w:val="right" w:leader="dot" w:pos="8656"/>
            </w:tabs>
            <w:rPr>
              <w:rFonts w:eastAsiaTheme="minorEastAsia" w:cstheme="minorBidi"/>
              <w:noProof/>
              <w:sz w:val="22"/>
              <w:szCs w:val="22"/>
              <w:lang w:eastAsia="pt-PT"/>
            </w:rPr>
          </w:pPr>
          <w:hyperlink w:anchor="_Toc484442678" w:history="1">
            <w:r w:rsidR="00307E23" w:rsidRPr="008E0A77">
              <w:rPr>
                <w:rStyle w:val="Hyperlink"/>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5B4A54">
          <w:pPr>
            <w:pStyle w:val="TOC2"/>
            <w:tabs>
              <w:tab w:val="right" w:leader="dot" w:pos="8656"/>
            </w:tabs>
            <w:rPr>
              <w:rFonts w:eastAsiaTheme="minorEastAsia" w:cstheme="minorBidi"/>
              <w:noProof/>
              <w:sz w:val="22"/>
              <w:szCs w:val="22"/>
              <w:lang w:eastAsia="pt-PT"/>
            </w:rPr>
          </w:pPr>
          <w:hyperlink w:anchor="_Toc484442679" w:history="1">
            <w:r w:rsidR="00307E23" w:rsidRPr="008E0A77">
              <w:rPr>
                <w:rStyle w:val="Hyperlink"/>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5B4A54">
          <w:pPr>
            <w:pStyle w:val="TOC2"/>
            <w:tabs>
              <w:tab w:val="right" w:leader="dot" w:pos="8656"/>
            </w:tabs>
            <w:rPr>
              <w:rFonts w:eastAsiaTheme="minorEastAsia" w:cstheme="minorBidi"/>
              <w:noProof/>
              <w:sz w:val="22"/>
              <w:szCs w:val="22"/>
              <w:lang w:eastAsia="pt-PT"/>
            </w:rPr>
          </w:pPr>
          <w:hyperlink w:anchor="_Toc484442680" w:history="1">
            <w:r w:rsidR="00307E23" w:rsidRPr="008E0A77">
              <w:rPr>
                <w:rStyle w:val="Hyperlink"/>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5B4A54">
          <w:pPr>
            <w:pStyle w:val="TOC2"/>
            <w:tabs>
              <w:tab w:val="right" w:leader="dot" w:pos="8656"/>
            </w:tabs>
            <w:rPr>
              <w:rFonts w:eastAsiaTheme="minorEastAsia" w:cstheme="minorBidi"/>
              <w:noProof/>
              <w:sz w:val="22"/>
              <w:szCs w:val="22"/>
              <w:lang w:eastAsia="pt-PT"/>
            </w:rPr>
          </w:pPr>
          <w:hyperlink w:anchor="_Toc484442681" w:history="1">
            <w:r w:rsidR="00307E23" w:rsidRPr="008E0A77">
              <w:rPr>
                <w:rStyle w:val="Hyperlink"/>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5B4A54">
          <w:pPr>
            <w:pStyle w:val="TOC2"/>
            <w:tabs>
              <w:tab w:val="right" w:leader="dot" w:pos="8656"/>
            </w:tabs>
            <w:rPr>
              <w:rFonts w:eastAsiaTheme="minorEastAsia" w:cstheme="minorBidi"/>
              <w:noProof/>
              <w:sz w:val="22"/>
              <w:szCs w:val="22"/>
              <w:lang w:eastAsia="pt-PT"/>
            </w:rPr>
          </w:pPr>
          <w:hyperlink w:anchor="_Toc484442682" w:history="1">
            <w:r w:rsidR="00307E23" w:rsidRPr="008E0A77">
              <w:rPr>
                <w:rStyle w:val="Hyperlink"/>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5B4A54">
          <w:pPr>
            <w:pStyle w:val="TOC2"/>
            <w:tabs>
              <w:tab w:val="right" w:leader="dot" w:pos="8656"/>
            </w:tabs>
            <w:rPr>
              <w:rFonts w:eastAsiaTheme="minorEastAsia" w:cstheme="minorBidi"/>
              <w:noProof/>
              <w:sz w:val="22"/>
              <w:szCs w:val="22"/>
              <w:lang w:eastAsia="pt-PT"/>
            </w:rPr>
          </w:pPr>
          <w:hyperlink w:anchor="_Toc484442683" w:history="1">
            <w:r w:rsidR="00307E23" w:rsidRPr="008E0A77">
              <w:rPr>
                <w:rStyle w:val="Hyperlink"/>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5B4A54">
          <w:pPr>
            <w:pStyle w:val="TOC2"/>
            <w:tabs>
              <w:tab w:val="right" w:leader="dot" w:pos="8656"/>
            </w:tabs>
            <w:rPr>
              <w:rFonts w:eastAsiaTheme="minorEastAsia" w:cstheme="minorBidi"/>
              <w:noProof/>
              <w:sz w:val="22"/>
              <w:szCs w:val="22"/>
              <w:lang w:eastAsia="pt-PT"/>
            </w:rPr>
          </w:pPr>
          <w:hyperlink w:anchor="_Toc484442684" w:history="1">
            <w:r w:rsidR="00307E23" w:rsidRPr="008E0A77">
              <w:rPr>
                <w:rStyle w:val="Hyperlink"/>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5B4A54">
          <w:pPr>
            <w:pStyle w:val="TOC1"/>
            <w:tabs>
              <w:tab w:val="right" w:leader="dot" w:pos="8656"/>
            </w:tabs>
            <w:rPr>
              <w:rFonts w:eastAsiaTheme="minorEastAsia" w:cstheme="minorBidi"/>
              <w:noProof/>
              <w:sz w:val="22"/>
              <w:szCs w:val="22"/>
              <w:lang w:eastAsia="pt-PT"/>
            </w:rPr>
          </w:pPr>
          <w:hyperlink w:anchor="_Toc484442685" w:history="1">
            <w:r w:rsidR="00307E23" w:rsidRPr="008E0A77">
              <w:rPr>
                <w:rStyle w:val="Hyperlink"/>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5B4A54">
          <w:pPr>
            <w:pStyle w:val="TOC1"/>
            <w:tabs>
              <w:tab w:val="right" w:leader="dot" w:pos="8656"/>
            </w:tabs>
            <w:rPr>
              <w:rFonts w:eastAsiaTheme="minorEastAsia" w:cstheme="minorBidi"/>
              <w:noProof/>
              <w:sz w:val="22"/>
              <w:szCs w:val="22"/>
              <w:lang w:eastAsia="pt-PT"/>
            </w:rPr>
          </w:pPr>
          <w:hyperlink w:anchor="_Toc484442686" w:history="1">
            <w:r w:rsidR="00307E23" w:rsidRPr="008E0A77">
              <w:rPr>
                <w:rStyle w:val="Hyperlink"/>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5B4A54">
          <w:pPr>
            <w:pStyle w:val="TOC1"/>
            <w:tabs>
              <w:tab w:val="right" w:leader="dot" w:pos="8656"/>
            </w:tabs>
            <w:rPr>
              <w:rFonts w:eastAsiaTheme="minorEastAsia" w:cstheme="minorBidi"/>
              <w:noProof/>
              <w:sz w:val="22"/>
              <w:szCs w:val="22"/>
              <w:lang w:eastAsia="pt-PT"/>
            </w:rPr>
          </w:pPr>
          <w:hyperlink w:anchor="_Toc484442687" w:history="1">
            <w:r w:rsidR="00307E23" w:rsidRPr="008E0A77">
              <w:rPr>
                <w:rStyle w:val="Hyperlink"/>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5B4A54">
          <w:pPr>
            <w:pStyle w:val="TOC1"/>
            <w:tabs>
              <w:tab w:val="right" w:leader="dot" w:pos="8656"/>
            </w:tabs>
            <w:rPr>
              <w:rFonts w:eastAsiaTheme="minorEastAsia" w:cstheme="minorBidi"/>
              <w:noProof/>
              <w:sz w:val="22"/>
              <w:szCs w:val="22"/>
              <w:lang w:eastAsia="pt-PT"/>
            </w:rPr>
          </w:pPr>
          <w:hyperlink w:anchor="_Toc484442688" w:history="1">
            <w:r w:rsidR="00307E23" w:rsidRPr="008E0A77">
              <w:rPr>
                <w:rStyle w:val="Hyperlink"/>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5B4A54">
          <w:pPr>
            <w:pStyle w:val="TOC1"/>
            <w:tabs>
              <w:tab w:val="right" w:leader="dot" w:pos="8656"/>
            </w:tabs>
            <w:rPr>
              <w:rFonts w:eastAsiaTheme="minorEastAsia" w:cstheme="minorBidi"/>
              <w:noProof/>
              <w:sz w:val="22"/>
              <w:szCs w:val="22"/>
              <w:lang w:eastAsia="pt-PT"/>
            </w:rPr>
          </w:pPr>
          <w:hyperlink w:anchor="_Toc484442689" w:history="1">
            <w:r w:rsidR="00307E23" w:rsidRPr="008E0A77">
              <w:rPr>
                <w:rStyle w:val="Hyperlink"/>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0905A163" w14:textId="77777777" w:rsidR="001F1E4D" w:rsidRPr="00BA26C3" w:rsidRDefault="004C30F9" w:rsidP="00AA60D4">
      <w:pPr>
        <w:rPr>
          <w:rStyle w:val="Hyperlink"/>
          <w:noProof/>
          <w:color w:val="auto"/>
          <w:u w:val="none"/>
        </w:rPr>
      </w:pPr>
      <w:r w:rsidRPr="002A4B1A">
        <w:rPr>
          <w:rStyle w:val="Hyperlink"/>
          <w:caps/>
          <w:noProof/>
          <w:color w:val="auto"/>
          <w:u w:val="none"/>
        </w:rPr>
        <w:fldChar w:fldCharType="begin"/>
      </w:r>
      <w:r w:rsidR="00726B64" w:rsidRPr="00BA26C3">
        <w:rPr>
          <w:rStyle w:val="Hyperlink"/>
          <w:caps/>
          <w:noProof/>
          <w:color w:val="auto"/>
          <w:u w:val="none"/>
        </w:rPr>
        <w:instrText xml:space="preserve"> TOC \c "Fig. 2 – Camadas do Cloud computing (ada" </w:instrText>
      </w:r>
      <w:r w:rsidRPr="002A4B1A">
        <w:rPr>
          <w:rStyle w:val="Hyperlink"/>
          <w:caps/>
          <w:noProof/>
          <w:color w:val="auto"/>
          <w:u w:val="none"/>
        </w:rPr>
        <w:fldChar w:fldCharType="separate"/>
      </w:r>
      <w:r w:rsidR="00F13DAB" w:rsidRPr="00BA26C3">
        <w:rPr>
          <w:rStyle w:val="Hyperlink"/>
          <w:b/>
          <w:bCs/>
          <w:caps/>
          <w:noProof/>
          <w:color w:val="auto"/>
          <w:u w:val="none"/>
        </w:rPr>
        <w:t>No table of figures entries found.</w:t>
      </w:r>
      <w:r w:rsidRPr="002A4B1A">
        <w:rPr>
          <w:rStyle w:val="Hyperlink"/>
          <w:noProof/>
          <w:color w:val="auto"/>
          <w:u w:val="none"/>
        </w:rPr>
        <w:fldChar w:fldCharType="end"/>
      </w:r>
    </w:p>
    <w:p w14:paraId="0905A164" w14:textId="77777777" w:rsidR="001F1E4D" w:rsidRPr="00BA26C3" w:rsidRDefault="001F1E4D" w:rsidP="00AA60D4">
      <w:pPr>
        <w:rPr>
          <w:rStyle w:val="Hyperlink"/>
          <w:noProof/>
          <w:color w:val="auto"/>
          <w:u w:val="none"/>
        </w:rPr>
      </w:pPr>
    </w:p>
    <w:p w14:paraId="0905A165" w14:textId="77777777" w:rsidR="004A6464" w:rsidRPr="00BA26C3" w:rsidRDefault="004A6464" w:rsidP="00AA60D4">
      <w:pPr>
        <w:rPr>
          <w:rStyle w:val="Hyperlink"/>
          <w:noProof/>
          <w:color w:val="auto"/>
          <w:u w:val="none"/>
        </w:rPr>
      </w:pPr>
      <w:r w:rsidRPr="00BA26C3">
        <w:rPr>
          <w:rStyle w:val="Hyperlink"/>
          <w:noProof/>
          <w:color w:val="auto"/>
          <w:u w:val="none"/>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905A16B" w14:textId="307CB3AA" w:rsidR="004A6464" w:rsidRPr="00A3138C" w:rsidRDefault="004C30F9" w:rsidP="0070556F">
      <w:pPr>
        <w:rPr>
          <w:rStyle w:val="Hyperlink"/>
          <w:noProof/>
          <w:color w:val="auto"/>
          <w:u w:val="none"/>
          <w:lang w:val="en-US"/>
        </w:rPr>
      </w:pPr>
      <w:r w:rsidRPr="002A4B1A">
        <w:rPr>
          <w:rStyle w:val="Hyperlink"/>
          <w:caps/>
          <w:noProof/>
          <w:color w:val="auto"/>
          <w:u w:val="none"/>
        </w:rPr>
        <w:fldChar w:fldCharType="begin"/>
      </w:r>
      <w:r w:rsidR="00AA60D4" w:rsidRPr="0095446C">
        <w:rPr>
          <w:rStyle w:val="Hyperlink"/>
          <w:caps/>
          <w:noProof/>
          <w:color w:val="auto"/>
          <w:u w:val="none"/>
          <w:lang w:val="en-US"/>
        </w:rPr>
        <w:instrText xml:space="preserve"> TOC \c "Fig. 2 – Camadas do Cloud computing (ada" </w:instrText>
      </w:r>
      <w:r w:rsidRPr="002A4B1A">
        <w:rPr>
          <w:rStyle w:val="Hyperlink"/>
          <w:caps/>
          <w:noProof/>
          <w:color w:val="auto"/>
          <w:u w:val="none"/>
        </w:rPr>
        <w:fldChar w:fldCharType="separate"/>
      </w:r>
      <w:r w:rsidR="00AA60D4" w:rsidRPr="00BA26C3">
        <w:rPr>
          <w:rStyle w:val="Hyperlink"/>
          <w:b/>
          <w:bCs/>
          <w:caps/>
          <w:noProof/>
          <w:color w:val="auto"/>
          <w:u w:val="none"/>
          <w:lang w:val="en-US"/>
        </w:rPr>
        <w:t>No table of figures entries found.</w:t>
      </w:r>
      <w:r w:rsidRPr="002A4B1A">
        <w:rPr>
          <w:rStyle w:val="Hyperlink"/>
          <w:noProof/>
          <w:color w:val="auto"/>
          <w:u w:val="none"/>
        </w:rPr>
        <w:fldChar w:fldCharType="end"/>
      </w:r>
    </w:p>
    <w:p w14:paraId="3B055D25" w14:textId="037710B5" w:rsidR="00A03DDF" w:rsidRPr="00A3138C" w:rsidRDefault="00A03DDF">
      <w:pPr>
        <w:spacing w:after="200"/>
        <w:jc w:val="left"/>
        <w:rPr>
          <w:rStyle w:val="Hyperlink"/>
          <w:noProof/>
          <w:color w:val="auto"/>
          <w:u w:val="none"/>
          <w:lang w:val="en-US"/>
        </w:rPr>
      </w:pPr>
      <w:r w:rsidRPr="00A3138C">
        <w:rPr>
          <w:rStyle w:val="Hyperlink"/>
          <w:noProof/>
          <w:color w:val="auto"/>
          <w:u w:val="none"/>
          <w:lang w:val="en-US"/>
        </w:rPr>
        <w:br w:type="page"/>
      </w:r>
    </w:p>
    <w:p w14:paraId="09C89D3D" w14:textId="77777777" w:rsidR="0070556F" w:rsidRPr="00A3138C" w:rsidRDefault="0070556F" w:rsidP="0070556F">
      <w:pPr>
        <w:rPr>
          <w:rStyle w:val="Hyperlink"/>
          <w:noProof/>
          <w:color w:val="auto"/>
          <w:u w:val="none"/>
          <w:lang w:val="en-US"/>
        </w:rPr>
      </w:pPr>
    </w:p>
    <w:p w14:paraId="30B0CE78" w14:textId="5D3129FA" w:rsidR="0070556F" w:rsidRPr="00A3138C" w:rsidRDefault="0070556F" w:rsidP="0070556F">
      <w:pPr>
        <w:rPr>
          <w:rStyle w:val="Hyperlink"/>
          <w:noProof/>
          <w:color w:val="auto"/>
          <w:u w:val="none"/>
          <w:lang w:val="en-US"/>
        </w:rPr>
      </w:pPr>
    </w:p>
    <w:p w14:paraId="42244791" w14:textId="6C9A2BE3" w:rsidR="0070556F" w:rsidRPr="00A3138C" w:rsidRDefault="0070556F" w:rsidP="0070556F">
      <w:pPr>
        <w:rPr>
          <w:rStyle w:val="Hyperlink"/>
          <w:noProof/>
          <w:color w:val="auto"/>
          <w:u w:val="none"/>
          <w:lang w:val="en-US"/>
        </w:rPr>
      </w:pPr>
    </w:p>
    <w:p w14:paraId="7192A564" w14:textId="41789754" w:rsidR="0070556F" w:rsidRPr="00A3138C" w:rsidRDefault="0070556F" w:rsidP="0070556F">
      <w:pPr>
        <w:rPr>
          <w:rStyle w:val="Hyperlink"/>
          <w:noProof/>
          <w:color w:val="auto"/>
          <w:u w:val="none"/>
          <w:lang w:val="en-US"/>
        </w:rPr>
      </w:pPr>
    </w:p>
    <w:p w14:paraId="4A525AF0" w14:textId="77777777" w:rsidR="0070556F" w:rsidRPr="00A3138C" w:rsidRDefault="0070556F" w:rsidP="0070556F">
      <w:pPr>
        <w:rPr>
          <w:rStyle w:val="Hyperlink"/>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5B4A54" w14:paraId="24866430" w14:textId="77777777" w:rsidTr="00A03DDF">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64EC8D29" w:rsidR="00A03DDF" w:rsidRDefault="00A03DDF" w:rsidP="00AA60D4">
            <w:pPr>
              <w:rPr>
                <w:rStyle w:val="Hyperlink"/>
                <w:noProof/>
                <w:color w:val="auto"/>
                <w:u w:val="none"/>
                <w:lang w:val="en-US"/>
              </w:rPr>
            </w:pPr>
            <w:r>
              <w:rPr>
                <w:rStyle w:val="Hyperlink"/>
                <w:noProof/>
                <w:color w:val="auto"/>
                <w:u w:val="none"/>
                <w:lang w:val="en-US"/>
              </w:rPr>
              <w:t>Supervisory Control and Data Acquisition</w:t>
            </w:r>
          </w:p>
        </w:tc>
      </w:tr>
      <w:tr w:rsidR="00A03DDF" w:rsidRPr="005B4A54" w14:paraId="3D35857E" w14:textId="77777777" w:rsidTr="00A03DDF">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307603" w14:paraId="06C72C5B" w14:textId="77777777" w:rsidTr="00A03DDF">
        <w:tc>
          <w:tcPr>
            <w:tcW w:w="1242" w:type="dxa"/>
          </w:tcPr>
          <w:p w14:paraId="494EF47C" w14:textId="4022EEB4" w:rsidR="00A03DDF" w:rsidRDefault="00D848C2" w:rsidP="00AA60D4">
            <w:pPr>
              <w:rPr>
                <w:rStyle w:val="Hyperlink"/>
                <w:noProof/>
                <w:color w:val="auto"/>
                <w:u w:val="none"/>
                <w:lang w:val="en-US"/>
              </w:rPr>
            </w:pPr>
            <w:r>
              <w:rPr>
                <w:rStyle w:val="Hyperlink"/>
                <w:noProof/>
                <w:color w:val="auto"/>
                <w:u w:val="none"/>
                <w:lang w:val="en-US"/>
              </w:rPr>
              <w:t>CSS</w:t>
            </w:r>
          </w:p>
        </w:tc>
        <w:tc>
          <w:tcPr>
            <w:tcW w:w="7564" w:type="dxa"/>
          </w:tcPr>
          <w:p w14:paraId="75061E59" w14:textId="6B9FAA5D" w:rsidR="00A03DDF" w:rsidRDefault="00D848C2" w:rsidP="00AA60D4">
            <w:pPr>
              <w:rPr>
                <w:rStyle w:val="Hyperlink"/>
                <w:noProof/>
                <w:color w:val="auto"/>
                <w:u w:val="none"/>
                <w:lang w:val="en-US"/>
              </w:rPr>
            </w:pPr>
            <w:r>
              <w:rPr>
                <w:rStyle w:val="Hyperlink"/>
                <w:noProof/>
                <w:color w:val="auto"/>
                <w:u w:val="none"/>
                <w:lang w:val="en-US"/>
              </w:rPr>
              <w:t>Cascade Stylesheet</w:t>
            </w:r>
          </w:p>
        </w:tc>
      </w:tr>
      <w:tr w:rsidR="00A03DDF" w:rsidRPr="00307603" w14:paraId="162A305F" w14:textId="77777777" w:rsidTr="00A03DDF">
        <w:tc>
          <w:tcPr>
            <w:tcW w:w="1242" w:type="dxa"/>
          </w:tcPr>
          <w:p w14:paraId="21FD4174" w14:textId="77777777" w:rsidR="00A03DDF" w:rsidRDefault="00A03DDF" w:rsidP="00AA60D4">
            <w:pPr>
              <w:rPr>
                <w:rStyle w:val="Hyperlink"/>
                <w:noProof/>
                <w:color w:val="auto"/>
                <w:u w:val="none"/>
                <w:lang w:val="en-US"/>
              </w:rPr>
            </w:pPr>
          </w:p>
        </w:tc>
        <w:tc>
          <w:tcPr>
            <w:tcW w:w="7564" w:type="dxa"/>
          </w:tcPr>
          <w:p w14:paraId="0BC4C0EE" w14:textId="77777777" w:rsidR="00A03DDF" w:rsidRDefault="00A03DDF" w:rsidP="00AA60D4">
            <w:pPr>
              <w:rPr>
                <w:rStyle w:val="Hyperlink"/>
                <w:noProof/>
                <w:color w:val="auto"/>
                <w:u w:val="none"/>
                <w:lang w:val="en-US"/>
              </w:rPr>
            </w:pPr>
          </w:p>
        </w:tc>
      </w:tr>
      <w:tr w:rsidR="00A03DDF" w:rsidRPr="00307603" w14:paraId="4488633E" w14:textId="77777777" w:rsidTr="00A03DDF">
        <w:tc>
          <w:tcPr>
            <w:tcW w:w="1242" w:type="dxa"/>
          </w:tcPr>
          <w:p w14:paraId="6B8E720B" w14:textId="77777777" w:rsidR="00A03DDF" w:rsidRDefault="00A03DDF" w:rsidP="00AA60D4">
            <w:pPr>
              <w:rPr>
                <w:rStyle w:val="Hyperlink"/>
                <w:noProof/>
                <w:color w:val="auto"/>
                <w:u w:val="none"/>
                <w:lang w:val="en-US"/>
              </w:rPr>
            </w:pPr>
          </w:p>
        </w:tc>
        <w:tc>
          <w:tcPr>
            <w:tcW w:w="7564" w:type="dxa"/>
          </w:tcPr>
          <w:p w14:paraId="52B9FF6A" w14:textId="77777777" w:rsidR="00A03DDF" w:rsidRDefault="00A03DDF" w:rsidP="00AA60D4">
            <w:pPr>
              <w:rPr>
                <w:rStyle w:val="Hyperlink"/>
                <w:noProof/>
                <w:color w:val="auto"/>
                <w:u w:val="none"/>
                <w:lang w:val="en-US"/>
              </w:rPr>
            </w:pP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Heading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Heading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EB1A611"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4E66B926" w:rsidR="003C014D" w:rsidRDefault="003C014D" w:rsidP="00C4798E">
      <w:pPr>
        <w:pStyle w:val="Heading2"/>
        <w:ind w:firstLine="708"/>
      </w:pPr>
      <w:bookmarkStart w:id="2" w:name="_Toc484442667"/>
      <w:r w:rsidRPr="00FC52FE">
        <w:t>1.</w:t>
      </w:r>
      <w:r w:rsidR="00AA0F54">
        <w:t>2</w:t>
      </w:r>
      <w:r w:rsidRPr="00FC52FE">
        <w:t xml:space="preserve"> </w:t>
      </w:r>
      <w:bookmarkEnd w:id="2"/>
      <w:r w:rsidR="00352309">
        <w:t>Problema</w:t>
      </w:r>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lastRenderedPageBreak/>
        <w:drawing>
          <wp:inline distT="0" distB="0" distL="0" distR="0" wp14:anchorId="5B7433F8" wp14:editId="01EE2711">
            <wp:extent cx="4801270" cy="4467849"/>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4801270" cy="4467849"/>
                    </a:xfrm>
                    <a:prstGeom prst="rect">
                      <a:avLst/>
                    </a:prstGeom>
                  </pic:spPr>
                </pic:pic>
              </a:graphicData>
            </a:graphic>
          </wp:inline>
        </w:drawing>
      </w:r>
    </w:p>
    <w:p w14:paraId="4C403BCD" w14:textId="3A22387F" w:rsidR="00D5750E" w:rsidRDefault="00D5750E" w:rsidP="00D5750E">
      <w:pPr>
        <w:pStyle w:val="Caption"/>
        <w:jc w:val="center"/>
      </w:pPr>
      <w:r>
        <w:t xml:space="preserve">Figura </w:t>
      </w:r>
      <w:fldSimple w:instr=" SEQ Figura \* ARABIC ">
        <w:r w:rsidR="00B22E6B">
          <w:rPr>
            <w:noProof/>
          </w:rPr>
          <w:t>1</w:t>
        </w:r>
      </w:fldSimple>
      <w:r>
        <w:t xml:space="preserve"> - HMI para Fabrico Aditivo</w:t>
      </w:r>
    </w:p>
    <w:p w14:paraId="730EC8F1" w14:textId="79751BF6" w:rsidR="00D5750E" w:rsidRDefault="00D5750E" w:rsidP="00D5750E"/>
    <w:p w14:paraId="323D7EB2" w14:textId="77777777" w:rsidR="00AA0F54" w:rsidRPr="007169AF" w:rsidRDefault="00AA0F54" w:rsidP="00AA0F54"/>
    <w:p w14:paraId="7C324CF3" w14:textId="75D8EB08" w:rsidR="00AA0F54" w:rsidRDefault="00AA0F54" w:rsidP="00AA0F54">
      <w:pPr>
        <w:pStyle w:val="Heading2"/>
        <w:ind w:firstLine="708"/>
      </w:pPr>
      <w:r w:rsidRPr="00FC52FE">
        <w:t>1.</w:t>
      </w:r>
      <w:r>
        <w:t>3</w:t>
      </w:r>
      <w:r w:rsidRPr="00FC52FE">
        <w:t xml:space="preserve"> Objetivos</w:t>
      </w:r>
    </w:p>
    <w:p w14:paraId="30BF01C3" w14:textId="77777777" w:rsidR="00AA0F54" w:rsidRDefault="00AA0F54" w:rsidP="00AA0F54"/>
    <w:p w14:paraId="2AB35681" w14:textId="77777777"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ListParagraph"/>
        <w:numPr>
          <w:ilvl w:val="0"/>
          <w:numId w:val="44"/>
        </w:numPr>
      </w:pPr>
      <w:r>
        <w:t>Desenvolver HMI Web-based</w:t>
      </w:r>
    </w:p>
    <w:p w14:paraId="3B2F15DF" w14:textId="77777777" w:rsidR="00AA0F54" w:rsidRDefault="00AA0F54" w:rsidP="00AA0F54">
      <w:pPr>
        <w:pStyle w:val="ListParagraph"/>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ListParagraph"/>
        <w:numPr>
          <w:ilvl w:val="0"/>
          <w:numId w:val="44"/>
        </w:numPr>
      </w:pPr>
      <w:r>
        <w:t>Monitorizar parâmetros do equipamento e do processo em tempo real</w:t>
      </w:r>
    </w:p>
    <w:p w14:paraId="3B8A5087" w14:textId="77777777" w:rsidR="00AA0F54" w:rsidRDefault="00AA0F54" w:rsidP="00AA0F54">
      <w:pPr>
        <w:pStyle w:val="ListParagraph"/>
        <w:numPr>
          <w:ilvl w:val="0"/>
          <w:numId w:val="44"/>
        </w:numPr>
      </w:pPr>
      <w:r>
        <w:t>Controlar equipamento</w:t>
      </w:r>
    </w:p>
    <w:p w14:paraId="44401C57" w14:textId="77777777" w:rsidR="00AA0F54" w:rsidRDefault="00AA0F54" w:rsidP="00AA0F54">
      <w:pPr>
        <w:pStyle w:val="ListParagraph"/>
        <w:numPr>
          <w:ilvl w:val="0"/>
          <w:numId w:val="44"/>
        </w:numPr>
      </w:pPr>
      <w:r>
        <w:t>Fornecer vários modos de operação no equipamento</w:t>
      </w:r>
    </w:p>
    <w:p w14:paraId="6A8C1284" w14:textId="77777777" w:rsidR="00AA0F54" w:rsidRDefault="00AA0F54" w:rsidP="00AA0F54">
      <w:pPr>
        <w:pStyle w:val="ListParagraph"/>
        <w:numPr>
          <w:ilvl w:val="0"/>
          <w:numId w:val="44"/>
        </w:numPr>
      </w:pPr>
      <w:r>
        <w:t>Importar e interpretar GCODE</w:t>
      </w:r>
    </w:p>
    <w:p w14:paraId="1AAF34C9" w14:textId="77777777" w:rsidR="00AA0F54" w:rsidRDefault="00AA0F54" w:rsidP="00AA0F54">
      <w:pPr>
        <w:pStyle w:val="ListParagraph"/>
        <w:numPr>
          <w:ilvl w:val="0"/>
          <w:numId w:val="44"/>
        </w:numPr>
      </w:pPr>
      <w:r>
        <w:lastRenderedPageBreak/>
        <w:t>Garantir recolha e armazenamento de dados</w:t>
      </w:r>
    </w:p>
    <w:p w14:paraId="4E88CCE6" w14:textId="77777777" w:rsidR="00AA0F54" w:rsidRDefault="00AA0F54" w:rsidP="00AA0F54">
      <w:pPr>
        <w:pStyle w:val="ListParagraph"/>
        <w:numPr>
          <w:ilvl w:val="0"/>
          <w:numId w:val="44"/>
        </w:numPr>
      </w:pPr>
      <w:r>
        <w:t>Permitir visualização de histórico</w:t>
      </w:r>
    </w:p>
    <w:p w14:paraId="71297123" w14:textId="77777777" w:rsidR="00AA0F54" w:rsidRDefault="00AA0F54" w:rsidP="00AA0F54">
      <w:pPr>
        <w:pStyle w:val="ListParagraph"/>
        <w:numPr>
          <w:ilvl w:val="0"/>
          <w:numId w:val="44"/>
        </w:numPr>
      </w:pPr>
      <w:r>
        <w:t>Permitir visualização de imagem da câmara termográfica</w:t>
      </w:r>
    </w:p>
    <w:p w14:paraId="5DE646E5" w14:textId="77777777" w:rsidR="00AA0F54" w:rsidRDefault="00AA0F54" w:rsidP="00AA0F54">
      <w:pPr>
        <w:pStyle w:val="ListParagraph"/>
        <w:numPr>
          <w:ilvl w:val="0"/>
          <w:numId w:val="44"/>
        </w:numPr>
      </w:pPr>
      <w:r>
        <w:t>Explorar a integração de tecnologias de ponta como por exemplo Realidade Aumentada</w:t>
      </w:r>
    </w:p>
    <w:p w14:paraId="1CBEADB2" w14:textId="77777777" w:rsidR="00AA0F54" w:rsidRPr="00D5750E" w:rsidRDefault="00AA0F54" w:rsidP="00D5750E"/>
    <w:p w14:paraId="0905A184" w14:textId="313F0839" w:rsidR="00952285" w:rsidRDefault="003C014D" w:rsidP="00C4798E">
      <w:pPr>
        <w:pStyle w:val="Heading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3D54312C" w:rsidR="0070761B" w:rsidRDefault="0070761B" w:rsidP="0070761B">
      <w:r>
        <w:t xml:space="preserve">O presente </w:t>
      </w:r>
      <w:r w:rsidR="00E45718">
        <w:t>documento</w:t>
      </w:r>
      <w:r>
        <w:t xml:space="preserve">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Heading1"/>
      </w:pPr>
      <w:bookmarkStart w:id="4" w:name="_Toc484442669"/>
      <w:r w:rsidRPr="002A4B1A">
        <w:t xml:space="preserve">2. </w:t>
      </w:r>
      <w:r w:rsidR="00C4798E">
        <w:t>Estado da Arte</w:t>
      </w:r>
      <w:bookmarkEnd w:id="4"/>
    </w:p>
    <w:p w14:paraId="0905A187" w14:textId="284736F0" w:rsidR="00ED1068" w:rsidRDefault="005C576B" w:rsidP="00C4798E">
      <w:pPr>
        <w:pStyle w:val="Heading2"/>
        <w:ind w:firstLine="708"/>
      </w:pPr>
      <w:bookmarkStart w:id="5" w:name="_Toc484442670"/>
      <w:r w:rsidRPr="002A4B1A">
        <w:t>2.1 Introdução</w:t>
      </w:r>
      <w:bookmarkEnd w:id="5"/>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0E079D34" w:rsidR="005C576B" w:rsidRDefault="005C576B" w:rsidP="00C4798E">
      <w:pPr>
        <w:pStyle w:val="Heading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 xml:space="preserve">De uma forma geral, os objetivos a atingir com a implementação da automação podem ser enquadrados em dois níveis: a segurança e o mercado. No primeiro, é pretendido que haja uma melhoria das condições de trabalho e de segurança de pessoas e de bens. </w:t>
      </w:r>
      <w:r>
        <w:lastRenderedPageBreak/>
        <w:t>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601B63C4" w:rsidR="00E42088" w:rsidRDefault="00E42088" w:rsidP="00E42088">
      <w:pPr>
        <w:pStyle w:val="Caption"/>
        <w:jc w:val="center"/>
      </w:pPr>
      <w:r>
        <w:t xml:space="preserve">Figura </w:t>
      </w:r>
      <w:fldSimple w:instr=" SEQ Figura \* ARABIC ">
        <w:r w:rsidR="00B22E6B">
          <w:rPr>
            <w:noProof/>
          </w:rPr>
          <w:t>2</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4">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6EF50587" w:rsidR="001123E1" w:rsidRDefault="001123E1" w:rsidP="001123E1">
      <w:pPr>
        <w:pStyle w:val="Caption"/>
        <w:jc w:val="center"/>
      </w:pPr>
      <w:r>
        <w:t xml:space="preserve">Figura </w:t>
      </w:r>
      <w:fldSimple w:instr=" SEQ Figura \* ARABIC ">
        <w:r w:rsidR="00B22E6B">
          <w:rPr>
            <w:noProof/>
          </w:rPr>
          <w:t>3</w:t>
        </w:r>
      </w:fldSimple>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627C8F19" w:rsidR="005D606F" w:rsidRDefault="005D606F" w:rsidP="005D606F">
      <w:pPr>
        <w:pStyle w:val="Caption"/>
        <w:jc w:val="center"/>
      </w:pPr>
      <w:r>
        <w:t xml:space="preserve">Figura </w:t>
      </w:r>
      <w:fldSimple w:instr=" SEQ Figura \* ARABIC ">
        <w:r w:rsidR="00B22E6B">
          <w:rPr>
            <w:noProof/>
          </w:rPr>
          <w:t>4</w:t>
        </w:r>
      </w:fldSimple>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0498291D" w:rsidR="00656E03" w:rsidRPr="008B1B8C" w:rsidRDefault="00656E03" w:rsidP="00656E03">
      <w:pPr>
        <w:pStyle w:val="Caption"/>
        <w:jc w:val="center"/>
      </w:pPr>
      <w:r>
        <w:t xml:space="preserve">Figura </w:t>
      </w:r>
      <w:fldSimple w:instr=" SEQ Figura \* ARABIC ">
        <w:r w:rsidR="00B22E6B">
          <w:rPr>
            <w:noProof/>
          </w:rPr>
          <w:t>5</w:t>
        </w:r>
      </w:fldSimple>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Heading2"/>
        <w:ind w:firstLine="708"/>
      </w:pPr>
      <w:bookmarkStart w:id="7" w:name="_Toc484442672"/>
      <w:r w:rsidRPr="002A4B1A">
        <w:lastRenderedPageBreak/>
        <w:t>2.</w:t>
      </w:r>
      <w:r>
        <w:t>3</w:t>
      </w:r>
      <w:r w:rsidRPr="002A4B1A">
        <w:t xml:space="preserve"> </w:t>
      </w:r>
      <w:r>
        <w:t>Software para Automação</w:t>
      </w:r>
      <w:bookmarkEnd w:id="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720391" w:rsidR="0072014E" w:rsidRDefault="0072014E" w:rsidP="0072014E">
      <w:pPr>
        <w:pStyle w:val="ListParagraph"/>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4A3D6CD2">
            <wp:extent cx="4904727" cy="323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913561" cy="3244333"/>
                    </a:xfrm>
                    <a:prstGeom prst="rect">
                      <a:avLst/>
                    </a:prstGeom>
                  </pic:spPr>
                </pic:pic>
              </a:graphicData>
            </a:graphic>
          </wp:inline>
        </w:drawing>
      </w:r>
    </w:p>
    <w:p w14:paraId="305DA8B0" w14:textId="7E6203EC" w:rsidR="00702B29" w:rsidRDefault="00702B29" w:rsidP="00702B29">
      <w:pPr>
        <w:pStyle w:val="Caption"/>
        <w:jc w:val="center"/>
      </w:pPr>
      <w:r>
        <w:t xml:space="preserve">Figura </w:t>
      </w:r>
      <w:fldSimple w:instr=" SEQ Figura \* ARABIC ">
        <w:r w:rsidR="00B22E6B">
          <w:rPr>
            <w:noProof/>
          </w:rPr>
          <w:t>6</w:t>
        </w:r>
      </w:fldSimple>
      <w:r>
        <w:t xml:space="preserve"> - Ambiente de desenvolvimento Twincat 3</w:t>
      </w:r>
    </w:p>
    <w:p w14:paraId="14D708FF" w14:textId="77777777" w:rsidR="00702B29" w:rsidRDefault="00702B29" w:rsidP="00702B29"/>
    <w:p w14:paraId="35452530" w14:textId="648B38AF" w:rsidR="00890803" w:rsidRDefault="00890803" w:rsidP="0072014E">
      <w:pPr>
        <w:pStyle w:val="ListParagraph"/>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F4D2C04">
            <wp:extent cx="4824636" cy="349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838082" cy="3507327"/>
                    </a:xfrm>
                    <a:prstGeom prst="rect">
                      <a:avLst/>
                    </a:prstGeom>
                  </pic:spPr>
                </pic:pic>
              </a:graphicData>
            </a:graphic>
          </wp:inline>
        </w:drawing>
      </w:r>
    </w:p>
    <w:p w14:paraId="7D5C0762" w14:textId="0F54CF3F" w:rsidR="00702B29" w:rsidRDefault="00702B29" w:rsidP="00702B29">
      <w:pPr>
        <w:pStyle w:val="Caption"/>
        <w:jc w:val="center"/>
      </w:pPr>
      <w:r>
        <w:t xml:space="preserve">Figura </w:t>
      </w:r>
      <w:fldSimple w:instr=" SEQ Figura \* ARABIC ">
        <w:r w:rsidR="00B22E6B">
          <w:rPr>
            <w:noProof/>
          </w:rPr>
          <w:t>7</w:t>
        </w:r>
      </w:fldSimple>
      <w:r>
        <w:t xml:space="preserve"> - Ambiente de desenvolvimento SIMATIC STEP 7</w:t>
      </w:r>
    </w:p>
    <w:p w14:paraId="45E63FAB" w14:textId="77777777" w:rsidR="00702B29" w:rsidRDefault="00702B29" w:rsidP="00702B29"/>
    <w:p w14:paraId="7DEE8B62" w14:textId="35E5FFB6" w:rsidR="00890803" w:rsidRDefault="00890803" w:rsidP="0072014E">
      <w:pPr>
        <w:pStyle w:val="ListParagraph"/>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69209C3E">
            <wp:extent cx="5128260" cy="3846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37162" cy="3853167"/>
                    </a:xfrm>
                    <a:prstGeom prst="rect">
                      <a:avLst/>
                    </a:prstGeom>
                  </pic:spPr>
                </pic:pic>
              </a:graphicData>
            </a:graphic>
          </wp:inline>
        </w:drawing>
      </w:r>
    </w:p>
    <w:p w14:paraId="19191EF1" w14:textId="424734C0" w:rsidR="00702B29" w:rsidRDefault="00702B29" w:rsidP="00702B29">
      <w:pPr>
        <w:pStyle w:val="Caption"/>
        <w:jc w:val="center"/>
      </w:pPr>
      <w:r>
        <w:t xml:space="preserve">Figura </w:t>
      </w:r>
      <w:fldSimple w:instr=" SEQ Figura \* ARABIC ">
        <w:r w:rsidR="00B22E6B">
          <w:rPr>
            <w:noProof/>
          </w:rPr>
          <w:t>8</w:t>
        </w:r>
      </w:fldSimple>
      <w:r>
        <w:t xml:space="preserve"> - Ambiente de desenvolvimento PL7</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Heading2"/>
        <w:ind w:firstLine="708"/>
      </w:pPr>
      <w:bookmarkStart w:id="8" w:name="_Toc484442673"/>
      <w:r w:rsidRPr="002A4B1A">
        <w:t>2.</w:t>
      </w:r>
      <w:r w:rsidR="009C24B1">
        <w:t>4</w:t>
      </w:r>
      <w:r w:rsidRPr="002A4B1A">
        <w:t xml:space="preserve"> </w:t>
      </w:r>
      <w:r w:rsidR="00C4798E">
        <w:t>Fabrico Aditivo</w:t>
      </w:r>
      <w:bookmarkEnd w:id="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549D633C" w:rsidR="007D2B0F" w:rsidRDefault="00BF0C8E" w:rsidP="004A7135">
      <w:r>
        <w:lastRenderedPageBreak/>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8228D4">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534740" w:rsidRPr="00534740">
        <w:rPr>
          <w:noProof/>
        </w:rPr>
        <w:t>(“3D printing -- Additive manufacturing: An introduction.,” 2014)</w:t>
      </w:r>
      <w:r>
        <w:fldChar w:fldCharType="end"/>
      </w:r>
      <w:r>
        <w:t xml:space="preserve"> que ainda hoje é bastante aceite pelo software das impressoras 3D.</w:t>
      </w:r>
    </w:p>
    <w:p w14:paraId="2E011104" w14:textId="26681887" w:rsidR="00883E87" w:rsidRDefault="00883E87" w:rsidP="000C0BAF">
      <w:pPr>
        <w:pStyle w:val="Caption"/>
      </w:pP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lastRenderedPageBreak/>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Heading2"/>
        <w:ind w:firstLine="708"/>
      </w:pPr>
      <w:bookmarkStart w:id="9" w:name="_Toc484442675"/>
      <w:r w:rsidRPr="002A4B1A">
        <w:t>2.</w:t>
      </w:r>
      <w:r>
        <w:t>5</w:t>
      </w:r>
      <w:r w:rsidRPr="002A4B1A">
        <w:t xml:space="preserve"> </w:t>
      </w:r>
      <w:r>
        <w:t>Web para Automação</w:t>
      </w:r>
      <w:bookmarkEnd w:id="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239BCFE1" w14:textId="0FAED33E" w:rsidR="007F5F7D" w:rsidRDefault="007F5F7D" w:rsidP="00A623E4">
      <w:r>
        <w:t>-- HTTP –</w:t>
      </w:r>
    </w:p>
    <w:p w14:paraId="40EAA7D9" w14:textId="77777777" w:rsidR="00D148DE" w:rsidRDefault="00D148DE" w:rsidP="00A623E4"/>
    <w:p w14:paraId="09E9848D" w14:textId="042CE926"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 Foi inventado por Tim Bertners-Lee </w:t>
      </w:r>
      <w:r w:rsidR="00283EBD">
        <w:t>em</w:t>
      </w:r>
      <w:r>
        <w:t xml:space="preserve"> 1990</w:t>
      </w:r>
      <w:r w:rsidR="00E2273C">
        <w:t xml:space="preserve"> </w:t>
      </w:r>
      <w:r w:rsidR="00E2273C">
        <w:fldChar w:fldCharType="begin" w:fldLock="1"/>
      </w:r>
      <w:r w:rsidR="008228D4">
        <w:instrText>ADDIN CSL_CITATION { "citationItems" : [ { "id" : "ITEM-1", "itemData" : { "ISBN" : "9780787650155", "abstract" : "Berners-Lee, Tim (Sir Timothy Berners-Lee), 1955\u2013, British computer scientist, b. London, grad. The Queen's College, Oxford (B.A. 1976). He joined CERN, near Geneva, Switzerland, as a consultant software engineer in 1960. While there he wrote for his own private use a program for storing information including using random associations; this program formed the conceptual basis for the future development of the World Wide Web. In 1989, he proposed a global hypertext project, to be known as the World Wide Web; it was to be designed to allow people to work together by combining their knowledge in a web of hypertext documents. He wrote the first Web server and the first client, a hypertext browser-editor, and defined the URL, HTTP and HTML specifications on which the Web depends. The Web was made available within CERN in Dec., 1990, and on the Internet at large in the summer of 1991. In 1994, Berners-Lee joined the Laboratory for Computer Science at the Massachusetts Institute of Technology as Director of the W3 Consortium, which coordinates Web development worldwide. With M. Fischetti, he wrote Weaving the Web (1999). He was knighted in 2004. [ABSTRACT FROM PUBLISHER] &lt;i&gt;Copyright of Columbia Electronic Encyclopedia, 6th Edition is the property of Columbia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lt;/i&gt; (Copyright applies to all Abstracts.) ", "id" : "ITEM-1", "issued" : { "date-parts" : [ [ "2017" ] ] }, "language" : "English", "page" : "1", "title" : "Columbia Electronic Encyclopedia, 6th Edition", "type" : "article" }, "uris" : [ "http://www.mendeley.com/documents/?uuid=728b9e49-101e-468c-97e3-9ad6030ec9e7" ] } ], "mendeley" : { "formattedCitation" : "(\u201cColumbia Electronic Encyclopedia, 6th Edition,\u201d 2017)", "plainTextFormattedCitation" : "(\u201cColumbia Electronic Encyclopedia, 6th Edition,\u201d 2017)", "previouslyFormattedCitation" : "(\u201cColumbia Electronic Encyclopedia, 6th Edition,\u201d 2017)" }, "properties" : { "noteIndex" : 0 }, "schema" : "https://github.com/citation-style-language/schema/raw/master/csl-citation.json" }</w:instrText>
      </w:r>
      <w:r w:rsidR="00E2273C">
        <w:fldChar w:fldCharType="separate"/>
      </w:r>
      <w:r w:rsidR="00534740" w:rsidRPr="00534740">
        <w:rPr>
          <w:noProof/>
        </w:rPr>
        <w:t>(“Columbia Electronic Encyclopedia, 6th Edition,” 2017)</w:t>
      </w:r>
      <w:r w:rsidR="00E2273C">
        <w:fldChar w:fldCharType="end"/>
      </w:r>
      <w:r>
        <w:t xml:space="preserve"> 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3077F5">
      <w:pPr>
        <w:keepNext/>
      </w:pPr>
      <w:r>
        <w:rPr>
          <w:noProof/>
          <w:lang w:eastAsia="pt-PT"/>
        </w:rPr>
        <w:lastRenderedPageBreak/>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3487857F" w:rsidR="003077F5" w:rsidRDefault="003077F5" w:rsidP="003077F5">
      <w:pPr>
        <w:pStyle w:val="Caption"/>
        <w:jc w:val="center"/>
      </w:pPr>
      <w:r>
        <w:t xml:space="preserve">Figura </w:t>
      </w:r>
      <w:fldSimple w:instr=" SEQ Figura \* ARABIC ">
        <w:r w:rsidR="00B22E6B">
          <w:rPr>
            <w:noProof/>
          </w:rPr>
          <w:t>9</w:t>
        </w:r>
      </w:fldSimple>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7EB2021E"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8228D4">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534740" w:rsidRPr="0053474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7749CC27" w14:textId="75F1CF48" w:rsidR="007F5F7D" w:rsidRDefault="007F5F7D" w:rsidP="00A623E4">
      <w:r>
        <w:t>-- Browsers –</w:t>
      </w:r>
    </w:p>
    <w:p w14:paraId="58A9FE7B" w14:textId="3A5D86CB" w:rsidR="007F77AF" w:rsidRDefault="007F77AF" w:rsidP="00A623E4">
      <w:r>
        <w:lastRenderedPageBreak/>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27C7BC08" w14:textId="2B06A75C" w:rsidR="007F5F7D" w:rsidRDefault="007F5F7D" w:rsidP="00A623E4"/>
    <w:p w14:paraId="7B1D2971" w14:textId="0967AF18" w:rsidR="007F5F7D" w:rsidRDefault="007F5F7D" w:rsidP="00A623E4">
      <w:r>
        <w:t>-- Te</w:t>
      </w:r>
      <w:r w:rsidR="006F4335">
        <w:t xml:space="preserve">cnologias de desenvolvimento web </w:t>
      </w:r>
      <w:r>
        <w:t>–</w:t>
      </w:r>
    </w:p>
    <w:p w14:paraId="4E8A4900" w14:textId="0C50AA85"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64CDE39F" w:rsidR="00866650" w:rsidRDefault="00866650" w:rsidP="00A623E4">
      <w:r>
        <w:t xml:space="preserve">O Javascript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w:t>
      </w:r>
      <w:r>
        <w:lastRenderedPageBreak/>
        <w:t>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AE7921">
      <w:pPr>
        <w:keepNext/>
      </w:pPr>
      <w:r>
        <w:rPr>
          <w:noProof/>
          <w:lang w:eastAsia="pt-PT"/>
        </w:rPr>
        <w:drawing>
          <wp:inline distT="0" distB="0" distL="0" distR="0" wp14:anchorId="6A606724" wp14:editId="36C3EBDB">
            <wp:extent cx="5502910" cy="3402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2910" cy="3402330"/>
                    </a:xfrm>
                    <a:prstGeom prst="rect">
                      <a:avLst/>
                    </a:prstGeom>
                  </pic:spPr>
                </pic:pic>
              </a:graphicData>
            </a:graphic>
          </wp:inline>
        </w:drawing>
      </w:r>
    </w:p>
    <w:p w14:paraId="547AD69C" w14:textId="403E7B04" w:rsidR="00035428" w:rsidRDefault="00AE7921" w:rsidP="00AE7921">
      <w:pPr>
        <w:pStyle w:val="Caption"/>
        <w:jc w:val="center"/>
      </w:pPr>
      <w:r>
        <w:t xml:space="preserve">Figura </w:t>
      </w:r>
      <w:fldSimple w:instr=" SEQ Figura \* ARABIC ">
        <w:r w:rsidR="00B22E6B">
          <w:rPr>
            <w:noProof/>
          </w:rPr>
          <w:t>10</w:t>
        </w:r>
      </w:fldSimple>
      <w:r>
        <w:t xml:space="preserve"> - Client Side da web</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lastRenderedPageBreak/>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499214FB" w:rsidR="00CD1F8F" w:rsidRDefault="00CD1F8F" w:rsidP="00CD1F8F">
      <w:pPr>
        <w:pStyle w:val="Caption"/>
        <w:jc w:val="center"/>
      </w:pPr>
      <w:r>
        <w:t xml:space="preserve">Figura </w:t>
      </w:r>
      <w:fldSimple w:instr=" SEQ Figura \* ARABIC ">
        <w:r w:rsidR="00B22E6B">
          <w:rPr>
            <w:noProof/>
          </w:rPr>
          <w:t>11</w:t>
        </w:r>
      </w:fldSimple>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08DE36A" w14:textId="2046026C" w:rsidR="001535EB" w:rsidRDefault="001535EB" w:rsidP="00A623E4">
      <w:r>
        <w:t>-- CLoud Computing?</w:t>
      </w:r>
      <w:r w:rsidR="003347C8">
        <w:t xml:space="preserve"> Realidade Aumentada? Tecnologias Emergentes</w:t>
      </w:r>
      <w:r>
        <w:t xml:space="preserve"> </w:t>
      </w:r>
      <w:r w:rsidR="00336E5E">
        <w:t>–</w:t>
      </w:r>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1A308F5B" w:rsidR="00FB1535" w:rsidRDefault="00FB1535" w:rsidP="00A623E4">
      <w:r>
        <w:t xml:space="preserve">Um destes casos é a Realidade Aumentada, </w:t>
      </w:r>
      <w:r w:rsidR="00AC6B69">
        <w:t xml:space="preserve">que pode ser definida como “qualquer tecnologia que insere interfaces digitais no mundor real” </w:t>
      </w:r>
      <w:r w:rsidR="00534740">
        <w:fldChar w:fldCharType="begin" w:fldLock="1"/>
      </w:r>
      <w:r w:rsidR="008228D4">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rios como óculos ou smartphones  para projetar estas interfaces digitais no mundo real.</w:t>
      </w:r>
    </w:p>
    <w:p w14:paraId="4671C38A" w14:textId="16325B77"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para munir os utilizadores de de interfaces digitais que os permitissem interagir de forma similar a que interagimos hoje com um smartphone, ou seja tirar fotografias, procurar direções, etc. No entanto, o Google Glass não se revelaram um sucesso apesar das grandes tecnológicas acreditarem que os acessórios tecnológicos como óculos, relógios ou pulseiras se tornariam eventualmente partes normais do dia a dia na sociedade.</w:t>
      </w:r>
    </w:p>
    <w:p w14:paraId="42188E1B" w14:textId="24332D93" w:rsidR="00C060DB" w:rsidRDefault="00C060DB" w:rsidP="00A623E4"/>
    <w:p w14:paraId="0ACD33EC" w14:textId="77777777" w:rsidR="00C060DB" w:rsidRDefault="00C060DB" w:rsidP="00C060DB">
      <w:pPr>
        <w:keepNext/>
      </w:pPr>
      <w:r>
        <w:rPr>
          <w:noProof/>
          <w:lang w:eastAsia="pt-PT"/>
        </w:rPr>
        <w:lastRenderedPageBreak/>
        <w:drawing>
          <wp:inline distT="0" distB="0" distL="0" distR="0" wp14:anchorId="55CE8C47" wp14:editId="5DBABCA8">
            <wp:extent cx="5502910" cy="29952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oogle_Glass_with_frame-1940x105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02910" cy="2995295"/>
                    </a:xfrm>
                    <a:prstGeom prst="rect">
                      <a:avLst/>
                    </a:prstGeom>
                  </pic:spPr>
                </pic:pic>
              </a:graphicData>
            </a:graphic>
          </wp:inline>
        </w:drawing>
      </w:r>
    </w:p>
    <w:p w14:paraId="5A6819CC" w14:textId="1AF1C362" w:rsidR="00C060DB" w:rsidRDefault="00C060DB" w:rsidP="00C060DB">
      <w:pPr>
        <w:pStyle w:val="Caption"/>
        <w:jc w:val="center"/>
      </w:pPr>
      <w:r>
        <w:t xml:space="preserve">Figura </w:t>
      </w:r>
      <w:fldSimple w:instr=" SEQ Figura \* ARABIC ">
        <w:r w:rsidR="00B22E6B">
          <w:rPr>
            <w:noProof/>
          </w:rPr>
          <w:t>12</w:t>
        </w:r>
      </w:fldSimple>
      <w:r>
        <w:t xml:space="preserve"> - Exemplar Google Glass</w:t>
      </w:r>
    </w:p>
    <w:p w14:paraId="7CEC8AE6" w14:textId="4F18E6BD" w:rsidR="007F5F7D" w:rsidRDefault="007F5F7D" w:rsidP="00A623E4"/>
    <w:p w14:paraId="322B256D" w14:textId="77777777" w:rsidR="00501B09" w:rsidRDefault="00501B09" w:rsidP="00501B09">
      <w:pPr>
        <w:keepNext/>
      </w:pPr>
      <w:r>
        <w:rPr>
          <w:noProof/>
          <w:lang w:eastAsia="pt-PT"/>
        </w:rPr>
        <w:drawing>
          <wp:inline distT="0" distB="0" distL="0" distR="0" wp14:anchorId="02CA9E31" wp14:editId="7895158A">
            <wp:extent cx="5502910" cy="302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oogle-glass-interface1.jpg"/>
                    <pic:cNvPicPr/>
                  </pic:nvPicPr>
                  <pic:blipFill>
                    <a:blip r:embed="rId24">
                      <a:extLst>
                        <a:ext uri="{28A0092B-C50C-407E-A947-70E740481C1C}">
                          <a14:useLocalDpi xmlns:a14="http://schemas.microsoft.com/office/drawing/2010/main" val="0"/>
                        </a:ext>
                      </a:extLst>
                    </a:blip>
                    <a:stretch>
                      <a:fillRect/>
                    </a:stretch>
                  </pic:blipFill>
                  <pic:spPr>
                    <a:xfrm>
                      <a:off x="0" y="0"/>
                      <a:ext cx="5502910" cy="3023870"/>
                    </a:xfrm>
                    <a:prstGeom prst="rect">
                      <a:avLst/>
                    </a:prstGeom>
                  </pic:spPr>
                </pic:pic>
              </a:graphicData>
            </a:graphic>
          </wp:inline>
        </w:drawing>
      </w:r>
    </w:p>
    <w:p w14:paraId="0958B7A8" w14:textId="793F7C71" w:rsidR="00501B09" w:rsidRDefault="00501B09" w:rsidP="00501B09">
      <w:pPr>
        <w:pStyle w:val="Caption"/>
        <w:jc w:val="center"/>
      </w:pPr>
      <w:r>
        <w:t xml:space="preserve">Figura </w:t>
      </w:r>
      <w:fldSimple w:instr=" SEQ Figura \* ARABIC ">
        <w:r w:rsidR="00B22E6B">
          <w:rPr>
            <w:noProof/>
          </w:rPr>
          <w:t>13</w:t>
        </w:r>
      </w:fldSimple>
      <w:r>
        <w:t xml:space="preserve"> - Google Glass Apps</w:t>
      </w:r>
    </w:p>
    <w:p w14:paraId="33550A89" w14:textId="68002BAB" w:rsidR="00332D48" w:rsidRDefault="00332D48" w:rsidP="00A623E4"/>
    <w:p w14:paraId="69983A60" w14:textId="3A3C3448" w:rsidR="00260277" w:rsidRDefault="00260277" w:rsidP="00A623E4"/>
    <w:p w14:paraId="3F5CDFC5" w14:textId="13BC614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w:t>
      </w:r>
      <w:r>
        <w:lastRenderedPageBreak/>
        <w:t>mais suave e natural poss</w:t>
      </w:r>
      <w:r w:rsidR="009F57FF">
        <w:t xml:space="preserve">ível. Apesar disto vários setories da indústria têm vindo a apostar na integração de produtos de Realidade Aumentada, como são o caso do turismo onde já existem aplicações para smartphone capazes de dar informação ao utilizador acerca da realidade captada na câmara (por exemplo a app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785D65F3" w:rsidR="00672BAE" w:rsidRDefault="00672BAE"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1A51EE13" w:rsidR="001C4B72" w:rsidRDefault="008228D4" w:rsidP="00A623E4">
      <w:r>
        <w:t xml:space="preserve">O Cloud Computing consiste em “mover serviços, poder computacional ou dados para uma localização transparente, interna ou externa á organização em instalações centralizadas ou contratadas” </w:t>
      </w:r>
      <w:r>
        <w:fldChar w:fldCharType="begin" w:fldLock="1"/>
      </w:r>
      <w:r w:rsidR="0095065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Pr="008228D4">
        <w:rPr>
          <w:noProof/>
        </w:rPr>
        <w:t>(“Cloud Computing: An Overview,” 2009)</w:t>
      </w:r>
      <w:r>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911472">
      <w:pPr>
        <w:keepNext/>
      </w:pPr>
      <w:r>
        <w:rPr>
          <w:noProof/>
          <w:lang w:eastAsia="pt-PT"/>
        </w:rPr>
        <w:drawing>
          <wp:inline distT="0" distB="0" distL="0" distR="0" wp14:anchorId="2B48A7E0" wp14:editId="026EAA4B">
            <wp:extent cx="5502910" cy="33635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a:extLst>
                        <a:ext uri="{28A0092B-C50C-407E-A947-70E740481C1C}">
                          <a14:useLocalDpi xmlns:a14="http://schemas.microsoft.com/office/drawing/2010/main" val="0"/>
                        </a:ext>
                      </a:extLst>
                    </a:blip>
                    <a:stretch>
                      <a:fillRect/>
                    </a:stretch>
                  </pic:blipFill>
                  <pic:spPr>
                    <a:xfrm>
                      <a:off x="0" y="0"/>
                      <a:ext cx="5502910" cy="3363595"/>
                    </a:xfrm>
                    <a:prstGeom prst="rect">
                      <a:avLst/>
                    </a:prstGeom>
                  </pic:spPr>
                </pic:pic>
              </a:graphicData>
            </a:graphic>
          </wp:inline>
        </w:drawing>
      </w:r>
    </w:p>
    <w:p w14:paraId="6215DE24" w14:textId="3B789367" w:rsidR="00911472" w:rsidRDefault="00911472" w:rsidP="00911472">
      <w:pPr>
        <w:pStyle w:val="Caption"/>
        <w:jc w:val="center"/>
      </w:pPr>
      <w:r>
        <w:t xml:space="preserve">Figura </w:t>
      </w:r>
      <w:fldSimple w:instr=" SEQ Figura \* ARABIC ">
        <w:r w:rsidR="00B22E6B">
          <w:rPr>
            <w:noProof/>
          </w:rPr>
          <w:t>14</w:t>
        </w:r>
      </w:fldSimple>
      <w:r>
        <w:t xml:space="preserve"> - Arquitetura Cloud Computing</w:t>
      </w:r>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 xml:space="preserve">s e que podem proporcionar melhores </w:t>
      </w:r>
      <w:r w:rsidR="006C4DB3">
        <w:lastRenderedPageBreak/>
        <w:t>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31A5B724" w14:textId="7DBDD6A3" w:rsidR="001535EB" w:rsidRDefault="001535EB" w:rsidP="00A623E4">
      <w:r>
        <w:t xml:space="preserve">-- indústria 4.0 </w:t>
      </w:r>
      <w:r w:rsidR="00950659">
        <w:t>–</w:t>
      </w:r>
    </w:p>
    <w:p w14:paraId="63657D00" w14:textId="248478F9" w:rsidR="00950659" w:rsidRDefault="00950659" w:rsidP="00A623E4">
      <w:r>
        <w:t>Esta evolução tecnológica a vários níveis leva-nos até ao termo “Indústria 4.0”.</w:t>
      </w:r>
    </w:p>
    <w:p w14:paraId="11B30B73" w14:textId="77777777"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213531">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68B2E45F">
            <wp:extent cx="5502910" cy="4127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02910" cy="4127500"/>
                    </a:xfrm>
                    <a:prstGeom prst="rect">
                      <a:avLst/>
                    </a:prstGeom>
                  </pic:spPr>
                </pic:pic>
              </a:graphicData>
            </a:graphic>
          </wp:inline>
        </w:drawing>
      </w:r>
    </w:p>
    <w:p w14:paraId="338C8ACA" w14:textId="2387B8DB" w:rsidR="00611144" w:rsidRDefault="00611144" w:rsidP="00611144">
      <w:pPr>
        <w:pStyle w:val="Caption"/>
        <w:jc w:val="center"/>
      </w:pPr>
      <w:r>
        <w:t xml:space="preserve">Figura </w:t>
      </w:r>
      <w:fldSimple w:instr=" SEQ Figura \* ARABIC ">
        <w:r w:rsidR="00B22E6B">
          <w:rPr>
            <w:noProof/>
          </w:rPr>
          <w:t>15</w:t>
        </w:r>
      </w:fldSimple>
      <w:r>
        <w:t xml:space="preserve"> - Indústria 4.0</w:t>
      </w:r>
    </w:p>
    <w:p w14:paraId="50C12F8C" w14:textId="77777777" w:rsidR="00611144" w:rsidRDefault="00611144" w:rsidP="00A623E4"/>
    <w:p w14:paraId="6297F193" w14:textId="412DCABB"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F10B1C">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611144">
      <w:pPr>
        <w:keepNext/>
      </w:pPr>
      <w:r>
        <w:rPr>
          <w:noProof/>
          <w:lang w:eastAsia="pt-PT"/>
        </w:rPr>
        <w:drawing>
          <wp:inline distT="0" distB="0" distL="0" distR="0" wp14:anchorId="3B8B907B" wp14:editId="4B49C607">
            <wp:extent cx="5502910" cy="40125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7">
                      <a:extLst>
                        <a:ext uri="{28A0092B-C50C-407E-A947-70E740481C1C}">
                          <a14:useLocalDpi xmlns:a14="http://schemas.microsoft.com/office/drawing/2010/main" val="0"/>
                        </a:ext>
                      </a:extLst>
                    </a:blip>
                    <a:stretch>
                      <a:fillRect/>
                    </a:stretch>
                  </pic:blipFill>
                  <pic:spPr>
                    <a:xfrm>
                      <a:off x="0" y="0"/>
                      <a:ext cx="5502910" cy="4012565"/>
                    </a:xfrm>
                    <a:prstGeom prst="rect">
                      <a:avLst/>
                    </a:prstGeom>
                  </pic:spPr>
                </pic:pic>
              </a:graphicData>
            </a:graphic>
          </wp:inline>
        </w:drawing>
      </w:r>
    </w:p>
    <w:p w14:paraId="06DEF5E3" w14:textId="0B56DB49" w:rsidR="00611144" w:rsidRDefault="00611144" w:rsidP="00611144">
      <w:pPr>
        <w:pStyle w:val="Caption"/>
        <w:jc w:val="center"/>
      </w:pPr>
      <w:r>
        <w:t xml:space="preserve">Figura </w:t>
      </w:r>
      <w:fldSimple w:instr=" SEQ Figura \* ARABIC ">
        <w:r w:rsidR="00B22E6B">
          <w:rPr>
            <w:noProof/>
          </w:rPr>
          <w:t>16</w:t>
        </w:r>
      </w:fldSimple>
      <w:r>
        <w:t xml:space="preserve"> - Fábrica Inteligente</w:t>
      </w:r>
    </w:p>
    <w:p w14:paraId="3D694D8F" w14:textId="77777777" w:rsidR="00611144" w:rsidRDefault="00611144" w:rsidP="00A623E4"/>
    <w:p w14:paraId="7AD4F7DC" w14:textId="5900CB1E"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u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6F317C7" w14:textId="24089D73" w:rsidR="007F5F7D" w:rsidRDefault="007F5F7D" w:rsidP="00A623E4">
      <w:r>
        <w:t>-- benefícios para as HMIs –</w:t>
      </w:r>
    </w:p>
    <w:p w14:paraId="798D006B" w14:textId="5E918891" w:rsidR="005646A7" w:rsidRDefault="00A20841" w:rsidP="00A623E4">
      <w:r>
        <w:t>O ponto de contacto entre um operador e uma máquina é f</w:t>
      </w:r>
      <w:r w:rsidR="00F002AC">
        <w:t>undamental e quanto mais capaz</w:t>
      </w:r>
      <w:r>
        <w:t xml:space="preserve"> </w:t>
      </w:r>
      <w:r w:rsidR="00F002AC">
        <w:t xml:space="preserve">este for </w:t>
      </w:r>
      <w:r>
        <w:t>de fornecer a informação certa no momento certo e de providenciar as melhores ferramentas para o operador atuar, melhor. Com os avanços tecnológicos já descritos, este ponto de contacto</w:t>
      </w:r>
      <w:r w:rsidR="00F002AC">
        <w:t xml:space="preserve">, chamado de HMI (Human-Machine Interface), </w:t>
      </w:r>
      <w:r>
        <w:t>pode-se tornar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F002AC">
      <w:pPr>
        <w:keepNext/>
      </w:pPr>
      <w:r>
        <w:rPr>
          <w:noProof/>
          <w:lang w:eastAsia="pt-PT"/>
        </w:rPr>
        <w:drawing>
          <wp:inline distT="0" distB="0" distL="0" distR="0" wp14:anchorId="136BA153" wp14:editId="047A789B">
            <wp:extent cx="5502910" cy="3205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5502910" cy="3205480"/>
                    </a:xfrm>
                    <a:prstGeom prst="rect">
                      <a:avLst/>
                    </a:prstGeom>
                  </pic:spPr>
                </pic:pic>
              </a:graphicData>
            </a:graphic>
          </wp:inline>
        </w:drawing>
      </w:r>
    </w:p>
    <w:p w14:paraId="44253C02" w14:textId="75A0909B" w:rsidR="00F002AC" w:rsidRDefault="00F002AC" w:rsidP="00F002AC">
      <w:pPr>
        <w:pStyle w:val="Caption"/>
        <w:jc w:val="center"/>
      </w:pPr>
      <w:r>
        <w:t xml:space="preserve">Figura </w:t>
      </w:r>
      <w:fldSimple w:instr=" SEQ Figura \* ARABIC ">
        <w:r w:rsidR="00B22E6B">
          <w:rPr>
            <w:noProof/>
          </w:rPr>
          <w:t>17</w:t>
        </w:r>
      </w:fldSimple>
      <w:r>
        <w:t xml:space="preserve"> - Human-Machine Interface</w:t>
      </w:r>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ListParagraph"/>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ListParagraph"/>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ListParagraph"/>
        <w:numPr>
          <w:ilvl w:val="0"/>
          <w:numId w:val="42"/>
        </w:numPr>
        <w:spacing w:after="160" w:line="259" w:lineRule="auto"/>
        <w:jc w:val="left"/>
      </w:pPr>
      <w:r>
        <w:lastRenderedPageBreak/>
        <w:t>Qual o tipo de feedback a dar ao operador que melhor serve o propósito quando este está a executar funções na HMI?</w:t>
      </w:r>
    </w:p>
    <w:p w14:paraId="0CF4D248" w14:textId="77777777" w:rsidR="00F10B1C" w:rsidRDefault="00F10B1C" w:rsidP="00F10B1C">
      <w:pPr>
        <w:pStyle w:val="ListParagraph"/>
        <w:numPr>
          <w:ilvl w:val="0"/>
          <w:numId w:val="42"/>
        </w:numPr>
        <w:spacing w:after="160" w:line="259" w:lineRule="auto"/>
        <w:jc w:val="left"/>
      </w:pPr>
      <w:r>
        <w:t>Para cada função na HMI, o operador necessita de obter que informação prévia?</w:t>
      </w:r>
    </w:p>
    <w:p w14:paraId="2733C815" w14:textId="565302F5" w:rsidR="00F10B1C" w:rsidRDefault="00F10B1C" w:rsidP="00F10B1C">
      <w:r w:rsidRPr="00F10B1C">
        <w:rPr>
          <w:lang w:val="en-US"/>
        </w:rPr>
        <w:t xml:space="preserve">Segundo artigo divulgado pela inside machines </w:t>
      </w:r>
      <w:r>
        <w:fldChar w:fldCharType="begin" w:fldLock="1"/>
      </w:r>
      <w:r w:rsidR="00B0303C">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Pr="00F10B1C">
        <w:rPr>
          <w:noProof/>
          <w:lang w:val="en-US"/>
        </w:rPr>
        <w:t xml:space="preserve">(“How to best design an HMI system: a proper interface between a machine and its human operator greatly impacts efficiency and ease of use and should promote a harmonized connection between the two. </w:t>
      </w:r>
      <w:r w:rsidRPr="00F10B1C">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088FA2C0" w14:textId="77777777" w:rsidR="00F10B1C" w:rsidRDefault="00F10B1C" w:rsidP="00F10B1C">
      <w:pPr>
        <w:pStyle w:val="ListParagraph"/>
        <w:numPr>
          <w:ilvl w:val="0"/>
          <w:numId w:val="43"/>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0963606B"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Seleção de componentes da HMI</w:t>
      </w:r>
    </w:p>
    <w:p w14:paraId="447692FB" w14:textId="77777777" w:rsidR="00F10B1C" w:rsidRDefault="00F10B1C" w:rsidP="00F10B1C">
      <w:pPr>
        <w:pStyle w:val="ListParagraph"/>
        <w:numPr>
          <w:ilvl w:val="0"/>
          <w:numId w:val="43"/>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Default="00F10B1C" w:rsidP="00F10B1C">
      <w:pPr>
        <w:pStyle w:val="ListParagraph"/>
        <w:numPr>
          <w:ilvl w:val="0"/>
          <w:numId w:val="43"/>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3684F6C"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44CAE1A1" w:rsidR="00DA0FD3" w:rsidRPr="00AD7BE2" w:rsidRDefault="00DA0FD3" w:rsidP="00DA0FD3">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DE98DC3" w14:textId="1FACA7C6" w:rsidR="007F5F7D" w:rsidRDefault="007F5F7D" w:rsidP="00A623E4">
      <w:r>
        <w:t xml:space="preserve">-- </w:t>
      </w:r>
      <w:r w:rsidR="00B0303C">
        <w:t>Sistemas SCADA</w:t>
      </w:r>
      <w:r>
        <w:t xml:space="preserve"> </w:t>
      </w:r>
      <w:r w:rsidR="00B0303C">
        <w:t>–</w:t>
      </w:r>
    </w:p>
    <w:p w14:paraId="4B677EBA" w14:textId="1A10D9A8" w:rsidR="00B0303C" w:rsidRDefault="00B0303C" w:rsidP="00A623E4"/>
    <w:p w14:paraId="6693EA0B" w14:textId="48120065" w:rsidR="007F38BA" w:rsidRDefault="00B0303C" w:rsidP="00A623E4">
      <w:r>
        <w:lastRenderedPageBreak/>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2572EF08"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F51AF4">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442ECD6C"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D109CE">
        <w:t xml:space="preserve"> As vantagem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231589">
      <w:pPr>
        <w:keepNext/>
      </w:pPr>
      <w:r>
        <w:rPr>
          <w:noProof/>
          <w:lang w:eastAsia="pt-PT"/>
        </w:rPr>
        <w:drawing>
          <wp:inline distT="0" distB="0" distL="0" distR="0" wp14:anchorId="63CAD7E7" wp14:editId="258DA6E4">
            <wp:extent cx="5502910" cy="30733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5502910" cy="3073344"/>
                    </a:xfrm>
                    <a:prstGeom prst="rect">
                      <a:avLst/>
                    </a:prstGeom>
                  </pic:spPr>
                </pic:pic>
              </a:graphicData>
            </a:graphic>
          </wp:inline>
        </w:drawing>
      </w:r>
    </w:p>
    <w:p w14:paraId="46F00A6B" w14:textId="2DD736A7" w:rsidR="00231589" w:rsidRDefault="00231589" w:rsidP="00231589">
      <w:pPr>
        <w:pStyle w:val="Caption"/>
        <w:jc w:val="center"/>
      </w:pPr>
      <w:r>
        <w:t xml:space="preserve">Figura </w:t>
      </w:r>
      <w:fldSimple w:instr=" SEQ Figura \* ARABIC ">
        <w:r w:rsidR="00B22E6B">
          <w:rPr>
            <w:noProof/>
          </w:rPr>
          <w:t>18</w:t>
        </w:r>
      </w:fldSimple>
      <w:r>
        <w:t xml:space="preserve"> - Arquitetura Sistema SCADA</w:t>
      </w:r>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w:t>
      </w:r>
      <w:r w:rsidR="00675387">
        <w:lastRenderedPageBreak/>
        <w:t>ele, um ou mais PLCs para receber a informação do processo físico e dar as ordens a executar sobre o mesmo.</w:t>
      </w:r>
      <w:r w:rsidR="00E601AF">
        <w:t xml:space="preserve"> No 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ListParagraph"/>
        <w:numPr>
          <w:ilvl w:val="0"/>
          <w:numId w:val="45"/>
        </w:numPr>
      </w:pPr>
      <w:r>
        <w:t>Controlo de acessos: utilizadores são definidos por grupos com as respetivas permissões</w:t>
      </w:r>
    </w:p>
    <w:p w14:paraId="68B34336" w14:textId="515B0146" w:rsidR="001C56E0" w:rsidRDefault="001C56E0" w:rsidP="00735659">
      <w:pPr>
        <w:pStyle w:val="ListParagraph"/>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18A6178B" w:rsidR="00735659" w:rsidRDefault="00735659" w:rsidP="00735659">
      <w:pPr>
        <w:pStyle w:val="ListParagraph"/>
        <w:numPr>
          <w:ilvl w:val="0"/>
          <w:numId w:val="45"/>
        </w:numPr>
      </w:pPr>
      <w:r>
        <w:t>Conceito de objetos gráficos que ficam ligados a variáveis do processo</w:t>
      </w:r>
      <w:r w:rsidR="001C56E0">
        <w:t>: normalmente estes objetos vêm incluidos em livrarias gráficas e podem ser utilizados nos diagramas sinópticos</w:t>
      </w:r>
    </w:p>
    <w:p w14:paraId="36E1F687" w14:textId="474CE2C5" w:rsidR="001C56E0" w:rsidRDefault="001C56E0" w:rsidP="00735659">
      <w:pPr>
        <w:pStyle w:val="ListParagraph"/>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ListParagraph"/>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ListParagraph"/>
        <w:numPr>
          <w:ilvl w:val="0"/>
          <w:numId w:val="45"/>
        </w:numPr>
      </w:pPr>
      <w:r>
        <w:t>Histórico: registo de todos os eventos relevantes ao processo</w:t>
      </w:r>
    </w:p>
    <w:p w14:paraId="3CE1DE43" w14:textId="0120475B" w:rsidR="001C56E0" w:rsidRDefault="001C56E0" w:rsidP="00735659">
      <w:pPr>
        <w:pStyle w:val="ListParagraph"/>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ListParagraph"/>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378E7AA3"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o, a utilização deste tipo de ssitemas garante que todas as áreas do processo envolvidas são integradas numa plataforma comum permitindo um melhor relacionamento entre os dados, entre outros.</w:t>
      </w:r>
    </w:p>
    <w:p w14:paraId="70039574" w14:textId="77777777" w:rsidR="002E31CC" w:rsidRDefault="002E31CC" w:rsidP="00E04023"/>
    <w:p w14:paraId="0905A199" w14:textId="641BF181" w:rsidR="00C65376" w:rsidRDefault="008821DD" w:rsidP="007D2B0F">
      <w:pPr>
        <w:pStyle w:val="Heading2"/>
        <w:ind w:firstLine="708"/>
      </w:pPr>
      <w:bookmarkStart w:id="10" w:name="_Toc484442681"/>
      <w:r w:rsidRPr="002A4B1A">
        <w:lastRenderedPageBreak/>
        <w:t>2.</w:t>
      </w:r>
      <w:r w:rsidR="00352309">
        <w:t>6</w:t>
      </w:r>
      <w:r w:rsidRPr="002A4B1A">
        <w:t xml:space="preserve"> </w:t>
      </w:r>
      <w:r w:rsidR="00C4798E">
        <w:t>Casos de Estudo</w:t>
      </w:r>
      <w:bookmarkEnd w:id="10"/>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75526DD5" w:rsidR="00C4798E" w:rsidRDefault="00C4798E" w:rsidP="007D2B0F">
      <w:pPr>
        <w:pStyle w:val="Heading2"/>
        <w:ind w:left="708" w:firstLine="708"/>
      </w:pPr>
      <w:bookmarkStart w:id="11" w:name="_Toc484442682"/>
      <w:r w:rsidRPr="002A4B1A">
        <w:t>2.</w:t>
      </w:r>
      <w:r w:rsidR="00352309">
        <w:t>6</w:t>
      </w:r>
      <w:r>
        <w:t>.1</w:t>
      </w:r>
      <w:r w:rsidRPr="002A4B1A">
        <w:t xml:space="preserve"> </w:t>
      </w:r>
      <w:r>
        <w:t>Controlo e Automação na Indústria</w:t>
      </w:r>
      <w:bookmarkEnd w:id="11"/>
    </w:p>
    <w:p w14:paraId="4F70E1CB" w14:textId="77777777"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580F3B23"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4D5C1F9F" w:rsidR="00F51AF4" w:rsidRDefault="00F51AF4" w:rsidP="00C3125E">
      <w:r>
        <w:t>Numa outr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B22E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w:t>
      </w:r>
      <w:r w:rsidR="00B62F93">
        <w:lastRenderedPageBreak/>
        <w:t xml:space="preserve">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1F6A0EE1"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automação.</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0">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31B7F34A" w:rsidR="00B22E6B" w:rsidRDefault="00B22E6B" w:rsidP="00B22E6B">
      <w:pPr>
        <w:pStyle w:val="Caption"/>
        <w:jc w:val="center"/>
      </w:pPr>
      <w:r>
        <w:t xml:space="preserve">Figura </w:t>
      </w:r>
      <w:fldSimple w:instr=" SEQ Figura \* ARABIC ">
        <w:r>
          <w:rPr>
            <w:noProof/>
          </w:rPr>
          <w:t>19</w:t>
        </w:r>
      </w:fldSimple>
      <w:r>
        <w:t xml:space="preserve"> - Ganhos de Tempo (Fonte: </w:t>
      </w:r>
      <w:r>
        <w:fldChar w:fldCharType="begin" w:fldLock="1"/>
      </w:r>
      <w:r w:rsidR="00BF265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p>
    <w:p w14:paraId="57DB93FE" w14:textId="6CCF4F02" w:rsidR="004C0BCA" w:rsidRDefault="004C0BCA" w:rsidP="004C0BCA"/>
    <w:p w14:paraId="6816F98F" w14:textId="4C8AD837"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2F35A1">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4AF4E780" w:rsidR="00AF13F1" w:rsidRDefault="00BF2650" w:rsidP="004C0BCA">
      <w:r>
        <w:t xml:space="preserve">Na indústria alimentar também </w:t>
      </w:r>
      <w:r w:rsidR="002F35A1">
        <w:t>tem sido aposta a implementação de sistemas de controlo e automaç</w:t>
      </w:r>
      <w:r w:rsidR="00C073D9">
        <w:t xml:space="preserve">ão, como relatado na revista “Control Engineering” </w:t>
      </w:r>
      <w:r w:rsidR="00C073D9">
        <w:fldChar w:fldCharType="begin" w:fldLock="1"/>
      </w:r>
      <w:r w:rsidR="00C073D9">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 } ], "mendeley" : { "formattedCitation" : "(Gill, 2017)", "plainText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bookmarkStart w:id="12" w:name="_GoBack"/>
      <w:bookmarkEnd w:id="12"/>
    </w:p>
    <w:p w14:paraId="05E68429" w14:textId="77777777" w:rsidR="00AF13F1" w:rsidRDefault="00AF13F1" w:rsidP="004C0BCA"/>
    <w:p w14:paraId="5D64BFC6" w14:textId="2E85146E" w:rsidR="00BF2650" w:rsidRPr="004C0BCA" w:rsidRDefault="002F35A1" w:rsidP="004C0BCA">
      <w:r>
        <w:t xml:space="preserve">como é o caso de um sistema para processamento de alimentos </w:t>
      </w:r>
      <w:r>
        <w:fldChar w:fldCharType="begin" w:fldLock="1"/>
      </w:r>
      <w:r w:rsidR="00C073D9">
        <w:instrText>ADDIN CSL_CITATION { "citationItems" : [ { "id" : "ITEM-1", "itemData" : { "ISSN" : "20666845", "abstract" : "Computer control system has been widely applied in food industry with the development of computer industry. This thesis introduces a kind of control system that uses the upper and lower computer structures taking tablet machine as the upper computer and single chip microcomputer (SCM) as the lower computer. This study mainly includes contents of overall system design, hardware and software design and design of upper computer application software. It first makes an introduction on the overall design of the system including working process of food processing testing machine, hardware and software design of testing machine control system as well as overall control scheme design of the testing machine; moreover, provides detailed information on hardware design of lower computer of testing machine control system, puts forward development direction conforming to practical application and discusses temperature control module and onoff input and output module; finally researches the software design of upper computer of testing machine, realizes real-time record and monitoring of field data and works out machine running, record query, alarm and other dynamic operation pictures. This system is able to manage food processing production in a modern way to improve the efficiency of production; and meanwhile, control the precision and achieve significant economic benefits. It also has excellent reference and guiding effects on other automatic food processing industries. [ABSTRACT FROM AUTHOR] &lt;i&gt;Copyright of Carpathian Journal of Food Science &amp; Technology is the property of Carpathian Journal of Food Science &amp; Technology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lt;/i&gt; (Copyright applies to all Abstracts.) ", "author" : [ { "dropping-particle" : "", "family" : "Zhu", "given" : "Meixi", "non-dropping-particle" : "", "parse-names" : false, "suffix" : "" }, { "dropping-particle" : "", "family" : "Zhu", "given" : "Jiansheng", "non-dropping-particle" : "", "parse-names" : false, "suffix" : "" } ], "id" : "ITEM-1", "issue" : "1 OP  - Carpathian Journal of Food Science &amp; Technology. 2016, Vol. 8 Issue 1, p74-81. 8p.", "issued" : { "date-parts" : [ [ "2016" ] ] }, "language" : "English", "page" : "74", "title" : "DEVELOPMENT OF CONTROL SYSTEM FOR FOOD PROCESSING TESTING MACHINE.", "type" : "article-journal", "volume" : "8" }, "uris" : [ "http://www.mendeley.com/documents/?uuid=672b1280-70ce-40d8-aebf-7e195b5326fa" ] } ], "mendeley" : { "formattedCitation" : "(Zhu &amp; Zhu, 2016)", "plainTextFormattedCitation" : "(Zhu &amp; Zhu, 2016)", "previouslyFormattedCitation" : "(Zhu &amp; Zhu, 2016)" }, "properties" : { "noteIndex" : 0 }, "schema" : "https://github.com/citation-style-language/schema/raw/master/csl-citation.json" }</w:instrText>
      </w:r>
      <w:r>
        <w:fldChar w:fldCharType="separate"/>
      </w:r>
      <w:r w:rsidRPr="002F35A1">
        <w:rPr>
          <w:noProof/>
        </w:rPr>
        <w:t>(Zhu &amp; Zhu, 2016)</w:t>
      </w:r>
      <w:r>
        <w:fldChar w:fldCharType="end"/>
      </w:r>
      <w:r>
        <w:t>.</w:t>
      </w:r>
    </w:p>
    <w:p w14:paraId="3AA45FAC" w14:textId="77777777" w:rsidR="00785D94" w:rsidRPr="00C3125E" w:rsidRDefault="00785D94" w:rsidP="00C3125E"/>
    <w:p w14:paraId="33084051" w14:textId="431F6EE3" w:rsidR="00C4798E" w:rsidRDefault="00C4798E" w:rsidP="007D2B0F">
      <w:pPr>
        <w:pStyle w:val="Heading2"/>
        <w:ind w:left="708" w:firstLine="708"/>
      </w:pPr>
      <w:bookmarkStart w:id="13" w:name="_Toc484442683"/>
      <w:r w:rsidRPr="002A4B1A">
        <w:t>2.</w:t>
      </w:r>
      <w:r w:rsidR="00352309">
        <w:t>6</w:t>
      </w:r>
      <w:r>
        <w:t>.2</w:t>
      </w:r>
      <w:r w:rsidRPr="002A4B1A">
        <w:t xml:space="preserve"> </w:t>
      </w:r>
      <w:r>
        <w:t>Sistemas Web-Based para Controlo e Automação</w:t>
      </w:r>
      <w:bookmarkEnd w:id="13"/>
    </w:p>
    <w:p w14:paraId="21DFFEF5" w14:textId="154B09EE" w:rsidR="00C4798E" w:rsidRPr="002A4B1A" w:rsidRDefault="00C4798E" w:rsidP="007D2B0F">
      <w:pPr>
        <w:pStyle w:val="Heading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Heading1"/>
      </w:pPr>
      <w:bookmarkStart w:id="15" w:name="_Toc484442685"/>
      <w:r w:rsidRPr="002A4B1A">
        <w:lastRenderedPageBreak/>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Heading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Heading1"/>
      </w:pPr>
      <w:bookmarkStart w:id="17" w:name="_Toc484442687"/>
      <w:r>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Heading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02E7CE0B" w14:textId="3D50A53F" w:rsidR="00C073D9" w:rsidRPr="00C073D9" w:rsidRDefault="004B3084" w:rsidP="00C073D9">
      <w:pPr>
        <w:widowControl w:val="0"/>
        <w:autoSpaceDE w:val="0"/>
        <w:autoSpaceDN w:val="0"/>
        <w:adjustRightInd w:val="0"/>
        <w:spacing w:line="240" w:lineRule="auto"/>
        <w:ind w:left="480" w:hanging="480"/>
        <w:rPr>
          <w:rFonts w:ascii="Calibri" w:hAnsi="Calibri" w:cs="Calibri"/>
          <w:noProof/>
        </w:rPr>
      </w:pPr>
      <w:r>
        <w:fldChar w:fldCharType="begin" w:fldLock="1"/>
      </w:r>
      <w:r w:rsidRPr="00A3138C">
        <w:rPr>
          <w:lang w:val="en-US"/>
        </w:rPr>
        <w:instrText xml:space="preserve">ADDIN Mendeley Bibliography CSL_BIBLIOGRAPHY </w:instrText>
      </w:r>
      <w:r>
        <w:fldChar w:fldCharType="separate"/>
      </w:r>
      <w:r w:rsidR="00C073D9" w:rsidRPr="00C073D9">
        <w:rPr>
          <w:rFonts w:ascii="Calibri" w:hAnsi="Calibri" w:cs="Calibri"/>
          <w:noProof/>
          <w:lang w:val="en-US"/>
        </w:rPr>
        <w:t xml:space="preserve">3D printing -- Additive manufacturing: An introduction. </w:t>
      </w:r>
      <w:r w:rsidR="00C073D9" w:rsidRPr="00C073D9">
        <w:rPr>
          <w:rFonts w:ascii="Calibri" w:hAnsi="Calibri" w:cs="Calibri"/>
          <w:noProof/>
        </w:rPr>
        <w:t>(2014). Retrieved from http://search.ebscohost.com/login.aspx?direct=true&amp;site=eds-live&amp;db=bth&amp;AN=97629391</w:t>
      </w:r>
    </w:p>
    <w:p w14:paraId="11D838EA" w14:textId="77777777" w:rsidR="00C073D9" w:rsidRPr="00C073D9" w:rsidRDefault="00C073D9" w:rsidP="00C073D9">
      <w:pPr>
        <w:widowControl w:val="0"/>
        <w:autoSpaceDE w:val="0"/>
        <w:autoSpaceDN w:val="0"/>
        <w:adjustRightInd w:val="0"/>
        <w:spacing w:line="240" w:lineRule="auto"/>
        <w:ind w:left="480" w:hanging="480"/>
        <w:rPr>
          <w:rFonts w:ascii="Calibri" w:hAnsi="Calibri" w:cs="Calibri"/>
          <w:noProof/>
        </w:rPr>
      </w:pPr>
      <w:r w:rsidRPr="00C073D9">
        <w:rPr>
          <w:rFonts w:ascii="Calibri" w:hAnsi="Calibri" w:cs="Calibri"/>
          <w:noProof/>
        </w:rPr>
        <w:t xml:space="preserve">Alphonsus, E. R., &amp; Abdullah, M. O. (2016). A review on the applications of programmable logic controllers (PLCs), </w:t>
      </w:r>
      <w:r w:rsidRPr="00C073D9">
        <w:rPr>
          <w:rFonts w:ascii="Calibri" w:hAnsi="Calibri" w:cs="Calibri"/>
          <w:i/>
          <w:iCs/>
          <w:noProof/>
        </w:rPr>
        <w:t>60 OP</w:t>
      </w:r>
      <w:r w:rsidRPr="00C073D9">
        <w:rPr>
          <w:rFonts w:ascii="Calibri" w:hAnsi="Calibri" w:cs="Calibri"/>
          <w:noProof/>
        </w:rPr>
        <w:t>-</w:t>
      </w:r>
      <w:r w:rsidRPr="00C073D9">
        <w:rPr>
          <w:rFonts w:ascii="Calibri" w:hAnsi="Calibri" w:cs="Calibri"/>
          <w:i/>
          <w:iCs/>
          <w:noProof/>
        </w:rPr>
        <w:t>I</w:t>
      </w:r>
      <w:r w:rsidRPr="00C073D9">
        <w:rPr>
          <w:rFonts w:ascii="Calibri" w:hAnsi="Calibri" w:cs="Calibri"/>
          <w:noProof/>
        </w:rPr>
        <w:t>, 1185. https://doi.org/10.1016/j.rser.2016.01.025</w:t>
      </w:r>
    </w:p>
    <w:p w14:paraId="2F0C3656" w14:textId="77777777" w:rsidR="00C073D9" w:rsidRPr="00C073D9" w:rsidRDefault="00C073D9" w:rsidP="00C073D9">
      <w:pPr>
        <w:widowControl w:val="0"/>
        <w:autoSpaceDE w:val="0"/>
        <w:autoSpaceDN w:val="0"/>
        <w:adjustRightInd w:val="0"/>
        <w:spacing w:line="240" w:lineRule="auto"/>
        <w:ind w:left="480" w:hanging="480"/>
        <w:rPr>
          <w:rFonts w:ascii="Calibri" w:hAnsi="Calibri" w:cs="Calibri"/>
          <w:noProof/>
        </w:rPr>
      </w:pPr>
      <w:r w:rsidRPr="00C073D9">
        <w:rPr>
          <w:rFonts w:ascii="Calibri" w:hAnsi="Calibri" w:cs="Calibri"/>
          <w:noProof/>
        </w:rPr>
        <w:t>Boone, L. (2017). Industry 4.0 (Fourth industrial revolution). Retrieved from http://search.ebscohost.com/login.aspx?direct=true&amp;site=eds-live&amp;db=ers&amp;AN=119214086 OP  - Salem Press Encyclopedia, January, 2017. 2p.</w:t>
      </w:r>
    </w:p>
    <w:p w14:paraId="028D5D1C" w14:textId="77777777" w:rsidR="00C073D9" w:rsidRPr="00C073D9" w:rsidRDefault="00C073D9" w:rsidP="00C073D9">
      <w:pPr>
        <w:widowControl w:val="0"/>
        <w:autoSpaceDE w:val="0"/>
        <w:autoSpaceDN w:val="0"/>
        <w:adjustRightInd w:val="0"/>
        <w:spacing w:line="240" w:lineRule="auto"/>
        <w:ind w:left="480" w:hanging="480"/>
        <w:rPr>
          <w:rFonts w:ascii="Calibri" w:hAnsi="Calibri" w:cs="Calibri"/>
          <w:noProof/>
        </w:rPr>
      </w:pPr>
      <w:r w:rsidRPr="00C073D9">
        <w:rPr>
          <w:rFonts w:ascii="Calibri" w:hAnsi="Calibri" w:cs="Calibri"/>
          <w:noProof/>
        </w:rPr>
        <w:t>Canas, R. M. da S., &amp; Pires, J. S. (2014). Simoldes : the impact of additive manufacturing : 3D Printing Technology. Retrieved from http://search.ebscohost.com/login.aspx?direct=true&amp;site=eds-live&amp;db=edsrca&amp;AN=rcaap.openAccess.10400.14.16813</w:t>
      </w:r>
    </w:p>
    <w:p w14:paraId="0439A2D0" w14:textId="77777777" w:rsidR="00C073D9" w:rsidRPr="00C073D9" w:rsidRDefault="00C073D9" w:rsidP="00C073D9">
      <w:pPr>
        <w:widowControl w:val="0"/>
        <w:autoSpaceDE w:val="0"/>
        <w:autoSpaceDN w:val="0"/>
        <w:adjustRightInd w:val="0"/>
        <w:spacing w:line="240" w:lineRule="auto"/>
        <w:ind w:left="480" w:hanging="480"/>
        <w:rPr>
          <w:rFonts w:ascii="Calibri" w:hAnsi="Calibri" w:cs="Calibri"/>
          <w:noProof/>
        </w:rPr>
      </w:pPr>
      <w:r w:rsidRPr="00C073D9">
        <w:rPr>
          <w:rFonts w:ascii="Calibri" w:hAnsi="Calibri" w:cs="Calibri"/>
          <w:noProof/>
        </w:rPr>
        <w:t xml:space="preserve">Carvalho, A. I. R. de, &amp; Ferrolho, A. M. P. (2016). </w:t>
      </w:r>
      <w:r w:rsidRPr="00C073D9">
        <w:rPr>
          <w:rFonts w:ascii="Calibri" w:hAnsi="Calibri" w:cs="Calibri"/>
          <w:i/>
          <w:iCs/>
          <w:noProof/>
        </w:rPr>
        <w:t>Desenvolvimento e melhoramento da Célula Flexível de Fabrico da ESTGV</w:t>
      </w:r>
      <w:r w:rsidRPr="00C073D9">
        <w:rPr>
          <w:rFonts w:ascii="Calibri" w:hAnsi="Calibri" w:cs="Calibri"/>
          <w:noProof/>
        </w:rPr>
        <w:t>. Retrieved from http://search.ebscohost.com/login.aspx?direct=true&amp;site=eds-live&amp;db=edsrca&amp;AN=rcaap.openAccess.10400.19.3090</w:t>
      </w:r>
    </w:p>
    <w:p w14:paraId="3227BC6A" w14:textId="77777777" w:rsidR="00C073D9" w:rsidRPr="00C073D9" w:rsidRDefault="00C073D9" w:rsidP="00C073D9">
      <w:pPr>
        <w:widowControl w:val="0"/>
        <w:autoSpaceDE w:val="0"/>
        <w:autoSpaceDN w:val="0"/>
        <w:adjustRightInd w:val="0"/>
        <w:spacing w:line="240" w:lineRule="auto"/>
        <w:ind w:left="480" w:hanging="480"/>
        <w:rPr>
          <w:rFonts w:ascii="Calibri" w:hAnsi="Calibri" w:cs="Calibri"/>
          <w:noProof/>
        </w:rPr>
      </w:pPr>
      <w:r w:rsidRPr="00C073D9">
        <w:rPr>
          <w:rFonts w:ascii="Calibri" w:hAnsi="Calibri" w:cs="Calibri"/>
          <w:noProof/>
        </w:rPr>
        <w:t xml:space="preserve">Cloud Computing: An Overview. (2009). </w:t>
      </w:r>
      <w:r w:rsidRPr="00C073D9">
        <w:rPr>
          <w:rFonts w:ascii="Calibri" w:hAnsi="Calibri" w:cs="Calibri"/>
          <w:i/>
          <w:iCs/>
          <w:noProof/>
        </w:rPr>
        <w:t>Queue</w:t>
      </w:r>
      <w:r w:rsidRPr="00C073D9">
        <w:rPr>
          <w:rFonts w:ascii="Calibri" w:hAnsi="Calibri" w:cs="Calibri"/>
          <w:noProof/>
        </w:rPr>
        <w:t xml:space="preserve">, </w:t>
      </w:r>
      <w:r w:rsidRPr="00C073D9">
        <w:rPr>
          <w:rFonts w:ascii="Calibri" w:hAnsi="Calibri" w:cs="Calibri"/>
          <w:i/>
          <w:iCs/>
          <w:noProof/>
        </w:rPr>
        <w:t>7</w:t>
      </w:r>
      <w:r w:rsidRPr="00C073D9">
        <w:rPr>
          <w:rFonts w:ascii="Calibri" w:hAnsi="Calibri" w:cs="Calibri"/>
          <w:noProof/>
        </w:rPr>
        <w:t>(5), 2:3--2:4. https://doi.org/10.1145/1551644.1554608</w:t>
      </w:r>
    </w:p>
    <w:p w14:paraId="3973F77B" w14:textId="77777777" w:rsidR="00C073D9" w:rsidRPr="00C073D9" w:rsidRDefault="00C073D9" w:rsidP="00C073D9">
      <w:pPr>
        <w:widowControl w:val="0"/>
        <w:autoSpaceDE w:val="0"/>
        <w:autoSpaceDN w:val="0"/>
        <w:adjustRightInd w:val="0"/>
        <w:spacing w:line="240" w:lineRule="auto"/>
        <w:ind w:left="480" w:hanging="480"/>
        <w:rPr>
          <w:rFonts w:ascii="Calibri" w:hAnsi="Calibri" w:cs="Calibri"/>
          <w:noProof/>
        </w:rPr>
      </w:pPr>
      <w:r w:rsidRPr="00C073D9">
        <w:rPr>
          <w:rFonts w:ascii="Calibri" w:hAnsi="Calibri" w:cs="Calibri"/>
          <w:noProof/>
        </w:rPr>
        <w:t>Columbia Electronic Encyclopedia, 6th Edition. (2017). Retrieved from http://search.ebscohost.com/login.aspx?direct=true&amp;site=eds-live&amp;db=a9h&amp;AN=39047085 OP  - Columbia Electronic Encyclopedia, 6th Edition. Q1 2017, p1-1. 1p.</w:t>
      </w:r>
    </w:p>
    <w:p w14:paraId="30E9F121" w14:textId="77777777" w:rsidR="00C073D9" w:rsidRPr="00C073D9" w:rsidRDefault="00C073D9" w:rsidP="00C073D9">
      <w:pPr>
        <w:widowControl w:val="0"/>
        <w:autoSpaceDE w:val="0"/>
        <w:autoSpaceDN w:val="0"/>
        <w:adjustRightInd w:val="0"/>
        <w:spacing w:line="240" w:lineRule="auto"/>
        <w:ind w:left="480" w:hanging="480"/>
        <w:rPr>
          <w:rFonts w:ascii="Calibri" w:hAnsi="Calibri" w:cs="Calibri"/>
          <w:noProof/>
        </w:rPr>
      </w:pPr>
      <w:r w:rsidRPr="00C073D9">
        <w:rPr>
          <w:rFonts w:ascii="Calibri" w:hAnsi="Calibri" w:cs="Calibri"/>
          <w:noProof/>
        </w:rPr>
        <w:t>Constain, N. B. P., Queiroz, M. H. de, &amp; Catarina, U. F. de S. (2011). Integração de sistemas SCADA com a implementação de controle supervisório em CLP para sistemas de manufatura. Retrieved from http://search.ebscohost.com/login.aspx?direct=true&amp;site=eds-live&amp;db=edsrca&amp;AN=rcaap.brazil.123456789.95357</w:t>
      </w:r>
    </w:p>
    <w:p w14:paraId="19D44D11" w14:textId="77777777" w:rsidR="00C073D9" w:rsidRPr="00C073D9" w:rsidRDefault="00C073D9" w:rsidP="00C073D9">
      <w:pPr>
        <w:widowControl w:val="0"/>
        <w:autoSpaceDE w:val="0"/>
        <w:autoSpaceDN w:val="0"/>
        <w:adjustRightInd w:val="0"/>
        <w:spacing w:line="240" w:lineRule="auto"/>
        <w:ind w:left="480" w:hanging="480"/>
        <w:rPr>
          <w:rFonts w:ascii="Calibri" w:hAnsi="Calibri" w:cs="Calibri"/>
          <w:noProof/>
        </w:rPr>
      </w:pPr>
      <w:r w:rsidRPr="00C073D9">
        <w:rPr>
          <w:rFonts w:ascii="Calibri" w:hAnsi="Calibri" w:cs="Calibri"/>
          <w:noProof/>
        </w:rPr>
        <w:t>Daneels, A., &amp; Salter, W. (1999). What is SCADA?</w:t>
      </w:r>
    </w:p>
    <w:p w14:paraId="009D42FF" w14:textId="77777777" w:rsidR="00C073D9" w:rsidRPr="00C073D9" w:rsidRDefault="00C073D9" w:rsidP="00C073D9">
      <w:pPr>
        <w:widowControl w:val="0"/>
        <w:autoSpaceDE w:val="0"/>
        <w:autoSpaceDN w:val="0"/>
        <w:adjustRightInd w:val="0"/>
        <w:spacing w:line="240" w:lineRule="auto"/>
        <w:ind w:left="480" w:hanging="480"/>
        <w:rPr>
          <w:rFonts w:ascii="Calibri" w:hAnsi="Calibri" w:cs="Calibri"/>
          <w:noProof/>
        </w:rPr>
      </w:pPr>
      <w:r w:rsidRPr="00C073D9">
        <w:rPr>
          <w:rFonts w:ascii="Calibri" w:hAnsi="Calibri" w:cs="Calibri"/>
          <w:noProof/>
        </w:rPr>
        <w:t xml:space="preserve">Dias, F. A. N. B., &amp; Fonseca, I. S. A. da. (2015). Desenvolvimento de ferramenta para </w:t>
      </w:r>
      <w:r w:rsidRPr="00C073D9">
        <w:rPr>
          <w:rFonts w:ascii="Calibri" w:hAnsi="Calibri" w:cs="Calibri"/>
          <w:noProof/>
        </w:rPr>
        <w:lastRenderedPageBreak/>
        <w:t>interligação de dispositivos utilizando protocolos industriais. Retrieved from http://search.ebscohost.com/login.aspx?direct=true&amp;site=eds-live&amp;db=edsrca&amp;AN=rcaap.openAccess.10400.26.16571</w:t>
      </w:r>
    </w:p>
    <w:p w14:paraId="2C1FDE7F" w14:textId="77777777" w:rsidR="00C073D9" w:rsidRPr="00C073D9" w:rsidRDefault="00C073D9" w:rsidP="00C073D9">
      <w:pPr>
        <w:widowControl w:val="0"/>
        <w:autoSpaceDE w:val="0"/>
        <w:autoSpaceDN w:val="0"/>
        <w:adjustRightInd w:val="0"/>
        <w:spacing w:line="240" w:lineRule="auto"/>
        <w:ind w:left="480" w:hanging="480"/>
        <w:rPr>
          <w:rFonts w:ascii="Calibri" w:hAnsi="Calibri" w:cs="Calibri"/>
          <w:noProof/>
        </w:rPr>
      </w:pPr>
      <w:r w:rsidRPr="00C073D9">
        <w:rPr>
          <w:rFonts w:ascii="Calibri" w:hAnsi="Calibri" w:cs="Calibri"/>
          <w:noProof/>
        </w:rPr>
        <w:t xml:space="preserve">Dorf, R. C., &amp; Bishop, R. H. (2010). </w:t>
      </w:r>
      <w:r w:rsidRPr="00C073D9">
        <w:rPr>
          <w:rFonts w:ascii="Calibri" w:hAnsi="Calibri" w:cs="Calibri"/>
          <w:i/>
          <w:iCs/>
          <w:noProof/>
        </w:rPr>
        <w:t>Modern Control Systems</w:t>
      </w:r>
      <w:r w:rsidRPr="00C073D9">
        <w:rPr>
          <w:rFonts w:ascii="Calibri" w:hAnsi="Calibri" w:cs="Calibri"/>
          <w:noProof/>
        </w:rPr>
        <w:t>.</w:t>
      </w:r>
    </w:p>
    <w:p w14:paraId="5DA767E8" w14:textId="77777777" w:rsidR="00C073D9" w:rsidRPr="00C073D9" w:rsidRDefault="00C073D9" w:rsidP="00C073D9">
      <w:pPr>
        <w:widowControl w:val="0"/>
        <w:autoSpaceDE w:val="0"/>
        <w:autoSpaceDN w:val="0"/>
        <w:adjustRightInd w:val="0"/>
        <w:spacing w:line="240" w:lineRule="auto"/>
        <w:ind w:left="480" w:hanging="480"/>
        <w:rPr>
          <w:rFonts w:ascii="Calibri" w:hAnsi="Calibri" w:cs="Calibri"/>
          <w:noProof/>
        </w:rPr>
      </w:pPr>
      <w:r w:rsidRPr="00C073D9">
        <w:rPr>
          <w:rFonts w:ascii="Calibri" w:hAnsi="Calibri" w:cs="Calibri"/>
          <w:noProof/>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C073D9">
        <w:rPr>
          <w:rFonts w:ascii="Calibri" w:hAnsi="Calibri" w:cs="Calibri"/>
          <w:i/>
          <w:iCs/>
          <w:noProof/>
        </w:rPr>
        <w:t>64</w:t>
      </w:r>
      <w:r w:rsidRPr="00C073D9">
        <w:rPr>
          <w:rFonts w:ascii="Calibri" w:hAnsi="Calibri" w:cs="Calibri"/>
          <w:noProof/>
        </w:rPr>
        <w:t>(4 OP-Control Engineering. April 2017, Vol. 64 Issue 4, p17, 3 ), 17. Retrieved from http://search.ebscohost.com/login.aspx?direct=true&amp;site=eds-live&amp;db=edsgao&amp;AN=edsgcl.491719713</w:t>
      </w:r>
    </w:p>
    <w:p w14:paraId="7A4A1658" w14:textId="77777777" w:rsidR="00C073D9" w:rsidRPr="00C073D9" w:rsidRDefault="00C073D9" w:rsidP="00C073D9">
      <w:pPr>
        <w:widowControl w:val="0"/>
        <w:autoSpaceDE w:val="0"/>
        <w:autoSpaceDN w:val="0"/>
        <w:adjustRightInd w:val="0"/>
        <w:spacing w:line="240" w:lineRule="auto"/>
        <w:ind w:left="480" w:hanging="480"/>
        <w:rPr>
          <w:rFonts w:ascii="Calibri" w:hAnsi="Calibri" w:cs="Calibri"/>
          <w:noProof/>
        </w:rPr>
      </w:pPr>
      <w:r w:rsidRPr="00C073D9">
        <w:rPr>
          <w:rFonts w:ascii="Calibri" w:hAnsi="Calibri" w:cs="Calibri"/>
          <w:noProof/>
        </w:rPr>
        <w:t>Guerra, L., Sousa, S. D., &amp; Nunes, E. P. (2016). 2016 IEEE International Conference on Industrial Engineering and Engineering Management (IEEM), Industrial Engineering and Engineering Management (IEEM), 2016 IEEE International Conference on. https://doi.org/10.1109/IEEM.2016.7798002</w:t>
      </w:r>
    </w:p>
    <w:p w14:paraId="07481513" w14:textId="77777777" w:rsidR="00C073D9" w:rsidRPr="00C073D9" w:rsidRDefault="00C073D9" w:rsidP="00C073D9">
      <w:pPr>
        <w:widowControl w:val="0"/>
        <w:autoSpaceDE w:val="0"/>
        <w:autoSpaceDN w:val="0"/>
        <w:adjustRightInd w:val="0"/>
        <w:spacing w:line="240" w:lineRule="auto"/>
        <w:ind w:left="480" w:hanging="480"/>
        <w:rPr>
          <w:rFonts w:ascii="Calibri" w:hAnsi="Calibri" w:cs="Calibri"/>
          <w:noProof/>
        </w:rPr>
      </w:pPr>
      <w:r w:rsidRPr="00C073D9">
        <w:rPr>
          <w:rFonts w:ascii="Calibri" w:hAnsi="Calibri" w:cs="Calibri"/>
          <w:noProof/>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C073D9">
        <w:rPr>
          <w:rFonts w:ascii="Calibri" w:hAnsi="Calibri" w:cs="Calibri"/>
          <w:i/>
          <w:iCs/>
          <w:noProof/>
        </w:rPr>
        <w:t>62</w:t>
      </w:r>
      <w:r w:rsidRPr="00C073D9">
        <w:rPr>
          <w:rFonts w:ascii="Calibri" w:hAnsi="Calibri" w:cs="Calibri"/>
          <w:noProof/>
        </w:rPr>
        <w:t>(6 OP-Control Engineering. June 2015, Vol. 62 Issue 6, M10, 3 ), 10. Retrieved from http://search.ebscohost.com/login.aspx?direct=true&amp;site=eds-live&amp;db=edsgao&amp;AN=edsgcl.422706900</w:t>
      </w:r>
    </w:p>
    <w:p w14:paraId="735D2AFA" w14:textId="77777777" w:rsidR="00C073D9" w:rsidRPr="00C073D9" w:rsidRDefault="00C073D9" w:rsidP="00C073D9">
      <w:pPr>
        <w:widowControl w:val="0"/>
        <w:autoSpaceDE w:val="0"/>
        <w:autoSpaceDN w:val="0"/>
        <w:adjustRightInd w:val="0"/>
        <w:spacing w:line="240" w:lineRule="auto"/>
        <w:ind w:left="480" w:hanging="480"/>
        <w:rPr>
          <w:rFonts w:ascii="Calibri" w:hAnsi="Calibri" w:cs="Calibri"/>
          <w:noProof/>
        </w:rPr>
      </w:pPr>
      <w:r w:rsidRPr="00C073D9">
        <w:rPr>
          <w:rFonts w:ascii="Calibri" w:hAnsi="Calibri" w:cs="Calibri"/>
          <w:noProof/>
        </w:rPr>
        <w:t>HTTP/2 Usage. (2017). Retrieved from https://w3techs.com/technologies/details/ce-http2/all/all</w:t>
      </w:r>
    </w:p>
    <w:p w14:paraId="5846B80C" w14:textId="77777777" w:rsidR="00C073D9" w:rsidRPr="00C073D9" w:rsidRDefault="00C073D9" w:rsidP="00C073D9">
      <w:pPr>
        <w:widowControl w:val="0"/>
        <w:autoSpaceDE w:val="0"/>
        <w:autoSpaceDN w:val="0"/>
        <w:adjustRightInd w:val="0"/>
        <w:spacing w:line="240" w:lineRule="auto"/>
        <w:ind w:left="480" w:hanging="480"/>
        <w:rPr>
          <w:rFonts w:ascii="Calibri" w:hAnsi="Calibri" w:cs="Calibri"/>
          <w:noProof/>
        </w:rPr>
      </w:pPr>
      <w:r w:rsidRPr="00C073D9">
        <w:rPr>
          <w:rFonts w:ascii="Calibri" w:hAnsi="Calibri" w:cs="Calibri"/>
          <w:noProof/>
        </w:rPr>
        <w:t>Mohn, E. (2015). Augmented Reality. Retrieved from http://search.ebscohost.com/login.aspx?direct=true&amp;site=eds-live&amp;db=ers&amp;AN=87323326 OP  - Salem Press Encyclopedia of Science, 2015. 2p.</w:t>
      </w:r>
    </w:p>
    <w:p w14:paraId="2C0F8EAF" w14:textId="77777777" w:rsidR="00C073D9" w:rsidRPr="00C073D9" w:rsidRDefault="00C073D9" w:rsidP="00C073D9">
      <w:pPr>
        <w:widowControl w:val="0"/>
        <w:autoSpaceDE w:val="0"/>
        <w:autoSpaceDN w:val="0"/>
        <w:adjustRightInd w:val="0"/>
        <w:spacing w:line="240" w:lineRule="auto"/>
        <w:ind w:left="480" w:hanging="480"/>
        <w:rPr>
          <w:rFonts w:ascii="Calibri" w:hAnsi="Calibri" w:cs="Calibri"/>
          <w:noProof/>
        </w:rPr>
      </w:pPr>
      <w:r w:rsidRPr="00C073D9">
        <w:rPr>
          <w:rFonts w:ascii="Calibri" w:hAnsi="Calibri" w:cs="Calibri"/>
          <w:noProof/>
        </w:rPr>
        <w:t>Soares, T. A. C., &amp; Mariano, S. J. P. S. (2012). Controlo e automação: sistema de rega inteligente. Retrieved from http://search.ebscohost.com/login.aspx?direct=true&amp;site=eds-live&amp;db=edsrca&amp;AN=rcaap.openAccess.10400.6.2408</w:t>
      </w:r>
    </w:p>
    <w:p w14:paraId="6BE19FBF" w14:textId="77777777" w:rsidR="00C073D9" w:rsidRPr="00C073D9" w:rsidRDefault="00C073D9" w:rsidP="00C073D9">
      <w:pPr>
        <w:widowControl w:val="0"/>
        <w:autoSpaceDE w:val="0"/>
        <w:autoSpaceDN w:val="0"/>
        <w:adjustRightInd w:val="0"/>
        <w:spacing w:line="240" w:lineRule="auto"/>
        <w:ind w:left="480" w:hanging="480"/>
        <w:rPr>
          <w:rFonts w:ascii="Calibri" w:hAnsi="Calibri" w:cs="Calibri"/>
          <w:noProof/>
        </w:rPr>
      </w:pPr>
      <w:r w:rsidRPr="00C073D9">
        <w:rPr>
          <w:rFonts w:ascii="Calibri" w:hAnsi="Calibri" w:cs="Calibri"/>
          <w:noProof/>
        </w:rPr>
        <w:t>Souza, R. B. de, &amp; Medeiros, A. A. D. de. (2005). Uma arquitetura para sistemas supervisórios industriais e sua aplicação em processos de elevação artificial de petróleo. Retrieved from http://search.ebscohost.com/login.aspx?direct=true&amp;site=eds-live&amp;db=edsrca&amp;AN=rcaap.portugal.123456789.15444</w:t>
      </w:r>
    </w:p>
    <w:p w14:paraId="49BA49DD" w14:textId="77777777" w:rsidR="00C073D9" w:rsidRPr="00C073D9" w:rsidRDefault="00C073D9" w:rsidP="00C073D9">
      <w:pPr>
        <w:widowControl w:val="0"/>
        <w:autoSpaceDE w:val="0"/>
        <w:autoSpaceDN w:val="0"/>
        <w:adjustRightInd w:val="0"/>
        <w:spacing w:line="240" w:lineRule="auto"/>
        <w:ind w:left="480" w:hanging="480"/>
        <w:rPr>
          <w:rFonts w:ascii="Calibri" w:hAnsi="Calibri" w:cs="Calibri"/>
          <w:noProof/>
        </w:rPr>
      </w:pPr>
      <w:r w:rsidRPr="00C073D9">
        <w:rPr>
          <w:rFonts w:ascii="Calibri" w:hAnsi="Calibri" w:cs="Calibri"/>
          <w:noProof/>
        </w:rPr>
        <w:t xml:space="preserve">Zhu, M., &amp; Zhu, J. (2016). DEVELOPMENT OF CONTROL SYSTEM FOR FOOD PROCESSING TESTING MACHINE., </w:t>
      </w:r>
      <w:r w:rsidRPr="00C073D9">
        <w:rPr>
          <w:rFonts w:ascii="Calibri" w:hAnsi="Calibri" w:cs="Calibri"/>
          <w:i/>
          <w:iCs/>
          <w:noProof/>
        </w:rPr>
        <w:t>8</w:t>
      </w:r>
      <w:r w:rsidRPr="00C073D9">
        <w:rPr>
          <w:rFonts w:ascii="Calibri" w:hAnsi="Calibri" w:cs="Calibri"/>
          <w:noProof/>
        </w:rPr>
        <w:t>(1 OP-Carpathian Journal of Food Science &amp; Technology. 2016, Vol. 8 Issue 1, p74-81. 8p.), 74. Retrieved from http://search.ebscohost.com/login.aspx?direct=true&amp;site=eds-live&amp;db=a9h&amp;AN=117271508</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Heading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0ED117" w14:textId="77777777" w:rsidR="00010360" w:rsidRDefault="00010360" w:rsidP="00AA60D4">
      <w:r>
        <w:separator/>
      </w:r>
    </w:p>
  </w:endnote>
  <w:endnote w:type="continuationSeparator" w:id="0">
    <w:p w14:paraId="4EE11FBC" w14:textId="77777777" w:rsidR="00010360" w:rsidRDefault="00010360"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5B4A54" w:rsidRDefault="005B4A54" w:rsidP="00AA60D4">
    <w:pPr>
      <w:pStyle w:val="Footer"/>
    </w:pPr>
  </w:p>
  <w:p w14:paraId="0905A20C" w14:textId="77777777" w:rsidR="005B4A54" w:rsidRDefault="005B4A54"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398A0A1D" w:rsidR="005B4A54" w:rsidRDefault="005B4A54">
        <w:pPr>
          <w:pStyle w:val="Footer"/>
          <w:jc w:val="right"/>
        </w:pPr>
        <w:r>
          <w:fldChar w:fldCharType="begin"/>
        </w:r>
        <w:r>
          <w:instrText xml:space="preserve"> PAGE   \* MERGEFORMAT </w:instrText>
        </w:r>
        <w:r>
          <w:fldChar w:fldCharType="separate"/>
        </w:r>
        <w:r w:rsidR="00C073D9">
          <w:rPr>
            <w:noProof/>
          </w:rPr>
          <w:t>29</w:t>
        </w:r>
        <w:r>
          <w:rPr>
            <w:noProof/>
          </w:rPr>
          <w:fldChar w:fldCharType="end"/>
        </w:r>
      </w:p>
    </w:sdtContent>
  </w:sdt>
  <w:p w14:paraId="0905A20F" w14:textId="77777777" w:rsidR="005B4A54" w:rsidRDefault="005B4A54"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316588" w14:textId="77777777" w:rsidR="00010360" w:rsidRDefault="00010360" w:rsidP="00AA60D4">
      <w:r>
        <w:separator/>
      </w:r>
    </w:p>
  </w:footnote>
  <w:footnote w:type="continuationSeparator" w:id="0">
    <w:p w14:paraId="6966A884" w14:textId="77777777" w:rsidR="00010360" w:rsidRDefault="00010360"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5B4A54" w:rsidRDefault="005B4A54"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9"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4"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0"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7"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1"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5"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9"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0"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1"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2"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3"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3"/>
  </w:num>
  <w:num w:numId="2">
    <w:abstractNumId w:val="6"/>
  </w:num>
  <w:num w:numId="3">
    <w:abstractNumId w:val="21"/>
  </w:num>
  <w:num w:numId="4">
    <w:abstractNumId w:val="5"/>
  </w:num>
  <w:num w:numId="5">
    <w:abstractNumId w:val="42"/>
  </w:num>
  <w:num w:numId="6">
    <w:abstractNumId w:val="15"/>
  </w:num>
  <w:num w:numId="7">
    <w:abstractNumId w:val="3"/>
  </w:num>
  <w:num w:numId="8">
    <w:abstractNumId w:val="18"/>
  </w:num>
  <w:num w:numId="9">
    <w:abstractNumId w:val="32"/>
  </w:num>
  <w:num w:numId="10">
    <w:abstractNumId w:val="43"/>
  </w:num>
  <w:num w:numId="11">
    <w:abstractNumId w:val="30"/>
  </w:num>
  <w:num w:numId="12">
    <w:abstractNumId w:val="26"/>
  </w:num>
  <w:num w:numId="13">
    <w:abstractNumId w:val="25"/>
  </w:num>
  <w:num w:numId="14">
    <w:abstractNumId w:val="13"/>
  </w:num>
  <w:num w:numId="15">
    <w:abstractNumId w:val="16"/>
  </w:num>
  <w:num w:numId="16">
    <w:abstractNumId w:val="17"/>
  </w:num>
  <w:num w:numId="17">
    <w:abstractNumId w:val="4"/>
  </w:num>
  <w:num w:numId="18">
    <w:abstractNumId w:val="11"/>
  </w:num>
  <w:num w:numId="19">
    <w:abstractNumId w:val="37"/>
  </w:num>
  <w:num w:numId="20">
    <w:abstractNumId w:val="34"/>
  </w:num>
  <w:num w:numId="21">
    <w:abstractNumId w:val="2"/>
  </w:num>
  <w:num w:numId="22">
    <w:abstractNumId w:val="8"/>
  </w:num>
  <w:num w:numId="23">
    <w:abstractNumId w:val="44"/>
  </w:num>
  <w:num w:numId="24">
    <w:abstractNumId w:val="29"/>
  </w:num>
  <w:num w:numId="25">
    <w:abstractNumId w:val="23"/>
  </w:num>
  <w:num w:numId="26">
    <w:abstractNumId w:val="19"/>
  </w:num>
  <w:num w:numId="27">
    <w:abstractNumId w:val="9"/>
  </w:num>
  <w:num w:numId="28">
    <w:abstractNumId w:val="35"/>
  </w:num>
  <w:num w:numId="29">
    <w:abstractNumId w:val="27"/>
  </w:num>
  <w:num w:numId="30">
    <w:abstractNumId w:val="31"/>
  </w:num>
  <w:num w:numId="31">
    <w:abstractNumId w:val="1"/>
  </w:num>
  <w:num w:numId="32">
    <w:abstractNumId w:val="28"/>
  </w:num>
  <w:num w:numId="33">
    <w:abstractNumId w:val="10"/>
  </w:num>
  <w:num w:numId="34">
    <w:abstractNumId w:val="38"/>
  </w:num>
  <w:num w:numId="35">
    <w:abstractNumId w:val="24"/>
  </w:num>
  <w:num w:numId="36">
    <w:abstractNumId w:val="12"/>
  </w:num>
  <w:num w:numId="37">
    <w:abstractNumId w:val="14"/>
  </w:num>
  <w:num w:numId="38">
    <w:abstractNumId w:val="0"/>
  </w:num>
  <w:num w:numId="39">
    <w:abstractNumId w:val="36"/>
  </w:num>
  <w:num w:numId="40">
    <w:abstractNumId w:val="22"/>
  </w:num>
  <w:num w:numId="41">
    <w:abstractNumId w:val="20"/>
  </w:num>
  <w:num w:numId="42">
    <w:abstractNumId w:val="40"/>
  </w:num>
  <w:num w:numId="43">
    <w:abstractNumId w:val="39"/>
  </w:num>
  <w:num w:numId="44">
    <w:abstractNumId w:val="7"/>
  </w:num>
  <w:num w:numId="45">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360"/>
    <w:rsid w:val="00011DD5"/>
    <w:rsid w:val="00014B81"/>
    <w:rsid w:val="0001510C"/>
    <w:rsid w:val="0001553A"/>
    <w:rsid w:val="000169BB"/>
    <w:rsid w:val="00020F02"/>
    <w:rsid w:val="00022A04"/>
    <w:rsid w:val="00025AA0"/>
    <w:rsid w:val="00027545"/>
    <w:rsid w:val="00031599"/>
    <w:rsid w:val="00032271"/>
    <w:rsid w:val="00032EEE"/>
    <w:rsid w:val="00033B9D"/>
    <w:rsid w:val="00035428"/>
    <w:rsid w:val="0003629E"/>
    <w:rsid w:val="00040C2A"/>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A7241"/>
    <w:rsid w:val="000B544A"/>
    <w:rsid w:val="000B7B29"/>
    <w:rsid w:val="000C0BAF"/>
    <w:rsid w:val="000C1B2E"/>
    <w:rsid w:val="000C2A22"/>
    <w:rsid w:val="000C6E96"/>
    <w:rsid w:val="000C79D9"/>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7E13"/>
    <w:rsid w:val="00170EBF"/>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103B2"/>
    <w:rsid w:val="0021140D"/>
    <w:rsid w:val="00213531"/>
    <w:rsid w:val="00213865"/>
    <w:rsid w:val="00220203"/>
    <w:rsid w:val="002210CB"/>
    <w:rsid w:val="002210DF"/>
    <w:rsid w:val="00222F65"/>
    <w:rsid w:val="00223530"/>
    <w:rsid w:val="00230049"/>
    <w:rsid w:val="00231589"/>
    <w:rsid w:val="00233503"/>
    <w:rsid w:val="00234690"/>
    <w:rsid w:val="002416B7"/>
    <w:rsid w:val="00242E60"/>
    <w:rsid w:val="00243011"/>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67DD"/>
    <w:rsid w:val="002A0703"/>
    <w:rsid w:val="002A37FA"/>
    <w:rsid w:val="002A4B1A"/>
    <w:rsid w:val="002B230A"/>
    <w:rsid w:val="002B412A"/>
    <w:rsid w:val="002C031D"/>
    <w:rsid w:val="002C368F"/>
    <w:rsid w:val="002D4F4C"/>
    <w:rsid w:val="002D65F1"/>
    <w:rsid w:val="002E31CC"/>
    <w:rsid w:val="002E7B26"/>
    <w:rsid w:val="002F35A1"/>
    <w:rsid w:val="002F3611"/>
    <w:rsid w:val="002F3AB4"/>
    <w:rsid w:val="002F5FFC"/>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1686"/>
    <w:rsid w:val="003458AB"/>
    <w:rsid w:val="003461D9"/>
    <w:rsid w:val="00352309"/>
    <w:rsid w:val="00352A00"/>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D3E5E"/>
    <w:rsid w:val="003E160B"/>
    <w:rsid w:val="003F0D92"/>
    <w:rsid w:val="003F1F94"/>
    <w:rsid w:val="003F4E67"/>
    <w:rsid w:val="003F6DFD"/>
    <w:rsid w:val="004001C6"/>
    <w:rsid w:val="00401456"/>
    <w:rsid w:val="00402458"/>
    <w:rsid w:val="004051F9"/>
    <w:rsid w:val="00407B88"/>
    <w:rsid w:val="00410105"/>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4D42"/>
    <w:rsid w:val="00486318"/>
    <w:rsid w:val="00493005"/>
    <w:rsid w:val="0049320F"/>
    <w:rsid w:val="0049629D"/>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2381"/>
    <w:rsid w:val="0054596A"/>
    <w:rsid w:val="005463DA"/>
    <w:rsid w:val="005467D2"/>
    <w:rsid w:val="00547EEF"/>
    <w:rsid w:val="0055061F"/>
    <w:rsid w:val="00552949"/>
    <w:rsid w:val="00552BBD"/>
    <w:rsid w:val="00556AFA"/>
    <w:rsid w:val="00560A6F"/>
    <w:rsid w:val="005646A7"/>
    <w:rsid w:val="00565D48"/>
    <w:rsid w:val="0056636D"/>
    <w:rsid w:val="00567019"/>
    <w:rsid w:val="00571974"/>
    <w:rsid w:val="00573684"/>
    <w:rsid w:val="00576A4F"/>
    <w:rsid w:val="00576CDC"/>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F01A3"/>
    <w:rsid w:val="005F1C53"/>
    <w:rsid w:val="005F7497"/>
    <w:rsid w:val="0060342C"/>
    <w:rsid w:val="006034A5"/>
    <w:rsid w:val="00603E0C"/>
    <w:rsid w:val="006050C1"/>
    <w:rsid w:val="006053E5"/>
    <w:rsid w:val="00611144"/>
    <w:rsid w:val="0061147D"/>
    <w:rsid w:val="00613F49"/>
    <w:rsid w:val="00615651"/>
    <w:rsid w:val="00620FB3"/>
    <w:rsid w:val="00621870"/>
    <w:rsid w:val="00626086"/>
    <w:rsid w:val="00627ECD"/>
    <w:rsid w:val="0063001B"/>
    <w:rsid w:val="0063124D"/>
    <w:rsid w:val="00633FBB"/>
    <w:rsid w:val="006342F3"/>
    <w:rsid w:val="006403F3"/>
    <w:rsid w:val="006448BA"/>
    <w:rsid w:val="00646173"/>
    <w:rsid w:val="00650C66"/>
    <w:rsid w:val="00652F40"/>
    <w:rsid w:val="00654628"/>
    <w:rsid w:val="00655D7A"/>
    <w:rsid w:val="006563E9"/>
    <w:rsid w:val="00656E03"/>
    <w:rsid w:val="006578E6"/>
    <w:rsid w:val="006605B9"/>
    <w:rsid w:val="00666C52"/>
    <w:rsid w:val="0067177C"/>
    <w:rsid w:val="00671CC8"/>
    <w:rsid w:val="00672BAE"/>
    <w:rsid w:val="006738C4"/>
    <w:rsid w:val="00675387"/>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E2308"/>
    <w:rsid w:val="006E47EA"/>
    <w:rsid w:val="006E6D83"/>
    <w:rsid w:val="006F0252"/>
    <w:rsid w:val="006F0EA4"/>
    <w:rsid w:val="006F2EE0"/>
    <w:rsid w:val="006F4335"/>
    <w:rsid w:val="006F7FB1"/>
    <w:rsid w:val="0070077C"/>
    <w:rsid w:val="007023E8"/>
    <w:rsid w:val="007023F9"/>
    <w:rsid w:val="00702B29"/>
    <w:rsid w:val="00703E4A"/>
    <w:rsid w:val="00703FB4"/>
    <w:rsid w:val="0070556F"/>
    <w:rsid w:val="0070761B"/>
    <w:rsid w:val="007146B7"/>
    <w:rsid w:val="007150C4"/>
    <w:rsid w:val="007169AF"/>
    <w:rsid w:val="00717E64"/>
    <w:rsid w:val="0072014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976"/>
    <w:rsid w:val="00761253"/>
    <w:rsid w:val="007676B1"/>
    <w:rsid w:val="007723C0"/>
    <w:rsid w:val="00780008"/>
    <w:rsid w:val="007830B4"/>
    <w:rsid w:val="007837C0"/>
    <w:rsid w:val="00783AD0"/>
    <w:rsid w:val="00783CF9"/>
    <w:rsid w:val="0078551B"/>
    <w:rsid w:val="00785D94"/>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92F"/>
    <w:rsid w:val="00835FE4"/>
    <w:rsid w:val="00841520"/>
    <w:rsid w:val="00843144"/>
    <w:rsid w:val="0084336E"/>
    <w:rsid w:val="0085187A"/>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0803"/>
    <w:rsid w:val="0089198A"/>
    <w:rsid w:val="00892450"/>
    <w:rsid w:val="00892E08"/>
    <w:rsid w:val="00894C71"/>
    <w:rsid w:val="00895714"/>
    <w:rsid w:val="008A032D"/>
    <w:rsid w:val="008A070A"/>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0659"/>
    <w:rsid w:val="00951D2A"/>
    <w:rsid w:val="00952285"/>
    <w:rsid w:val="00952B36"/>
    <w:rsid w:val="009534EB"/>
    <w:rsid w:val="0095446C"/>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589"/>
    <w:rsid w:val="009A6E04"/>
    <w:rsid w:val="009B08AA"/>
    <w:rsid w:val="009B3D05"/>
    <w:rsid w:val="009B3E4F"/>
    <w:rsid w:val="009B5F21"/>
    <w:rsid w:val="009B7499"/>
    <w:rsid w:val="009C18F7"/>
    <w:rsid w:val="009C24B1"/>
    <w:rsid w:val="009C592B"/>
    <w:rsid w:val="009C6260"/>
    <w:rsid w:val="009C62B1"/>
    <w:rsid w:val="009C6DE6"/>
    <w:rsid w:val="009D0BBD"/>
    <w:rsid w:val="009D0DF1"/>
    <w:rsid w:val="009D6FD0"/>
    <w:rsid w:val="009E0E68"/>
    <w:rsid w:val="009F195B"/>
    <w:rsid w:val="009F236B"/>
    <w:rsid w:val="009F30DD"/>
    <w:rsid w:val="009F3730"/>
    <w:rsid w:val="009F57FF"/>
    <w:rsid w:val="009F6392"/>
    <w:rsid w:val="00A03DDF"/>
    <w:rsid w:val="00A04786"/>
    <w:rsid w:val="00A06A88"/>
    <w:rsid w:val="00A10499"/>
    <w:rsid w:val="00A10D9B"/>
    <w:rsid w:val="00A12282"/>
    <w:rsid w:val="00A13662"/>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D3B"/>
    <w:rsid w:val="00A50E4B"/>
    <w:rsid w:val="00A53583"/>
    <w:rsid w:val="00A6054A"/>
    <w:rsid w:val="00A60F17"/>
    <w:rsid w:val="00A6126A"/>
    <w:rsid w:val="00A61C1E"/>
    <w:rsid w:val="00A623E4"/>
    <w:rsid w:val="00A631B8"/>
    <w:rsid w:val="00A67E55"/>
    <w:rsid w:val="00A71333"/>
    <w:rsid w:val="00A73126"/>
    <w:rsid w:val="00A74E62"/>
    <w:rsid w:val="00A77982"/>
    <w:rsid w:val="00A80C44"/>
    <w:rsid w:val="00A82F95"/>
    <w:rsid w:val="00A832BE"/>
    <w:rsid w:val="00A863B0"/>
    <w:rsid w:val="00A86980"/>
    <w:rsid w:val="00A86F2F"/>
    <w:rsid w:val="00A872A2"/>
    <w:rsid w:val="00A8746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31BE"/>
    <w:rsid w:val="00AE484A"/>
    <w:rsid w:val="00AE7637"/>
    <w:rsid w:val="00AE7921"/>
    <w:rsid w:val="00AE7ABE"/>
    <w:rsid w:val="00AF13F1"/>
    <w:rsid w:val="00AF4370"/>
    <w:rsid w:val="00AF680F"/>
    <w:rsid w:val="00B01548"/>
    <w:rsid w:val="00B0303C"/>
    <w:rsid w:val="00B04637"/>
    <w:rsid w:val="00B0638D"/>
    <w:rsid w:val="00B0736C"/>
    <w:rsid w:val="00B078D1"/>
    <w:rsid w:val="00B10E47"/>
    <w:rsid w:val="00B10EB6"/>
    <w:rsid w:val="00B11F09"/>
    <w:rsid w:val="00B12765"/>
    <w:rsid w:val="00B12FCB"/>
    <w:rsid w:val="00B14593"/>
    <w:rsid w:val="00B15063"/>
    <w:rsid w:val="00B15F01"/>
    <w:rsid w:val="00B17835"/>
    <w:rsid w:val="00B22E6B"/>
    <w:rsid w:val="00B251F7"/>
    <w:rsid w:val="00B3179A"/>
    <w:rsid w:val="00B31F64"/>
    <w:rsid w:val="00B32ECD"/>
    <w:rsid w:val="00B342BA"/>
    <w:rsid w:val="00B36A83"/>
    <w:rsid w:val="00B41C5E"/>
    <w:rsid w:val="00B4367F"/>
    <w:rsid w:val="00B51BF8"/>
    <w:rsid w:val="00B54A0A"/>
    <w:rsid w:val="00B54C05"/>
    <w:rsid w:val="00B61D95"/>
    <w:rsid w:val="00B62F93"/>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E01A3"/>
    <w:rsid w:val="00BE0711"/>
    <w:rsid w:val="00BE1588"/>
    <w:rsid w:val="00BF0247"/>
    <w:rsid w:val="00BF09F3"/>
    <w:rsid w:val="00BF0C8E"/>
    <w:rsid w:val="00BF1C13"/>
    <w:rsid w:val="00BF1F63"/>
    <w:rsid w:val="00BF2650"/>
    <w:rsid w:val="00BF6624"/>
    <w:rsid w:val="00C00057"/>
    <w:rsid w:val="00C00932"/>
    <w:rsid w:val="00C01ED7"/>
    <w:rsid w:val="00C020EC"/>
    <w:rsid w:val="00C02500"/>
    <w:rsid w:val="00C03392"/>
    <w:rsid w:val="00C04A92"/>
    <w:rsid w:val="00C04E95"/>
    <w:rsid w:val="00C05711"/>
    <w:rsid w:val="00C060DB"/>
    <w:rsid w:val="00C073D9"/>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A7"/>
    <w:rsid w:val="00C4798E"/>
    <w:rsid w:val="00C50CAC"/>
    <w:rsid w:val="00C55B2F"/>
    <w:rsid w:val="00C576F2"/>
    <w:rsid w:val="00C5770A"/>
    <w:rsid w:val="00C57A93"/>
    <w:rsid w:val="00C63A01"/>
    <w:rsid w:val="00C64E9B"/>
    <w:rsid w:val="00C65376"/>
    <w:rsid w:val="00C65968"/>
    <w:rsid w:val="00C661B9"/>
    <w:rsid w:val="00C67E82"/>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534B"/>
    <w:rsid w:val="00CB65B6"/>
    <w:rsid w:val="00CC0504"/>
    <w:rsid w:val="00CC4727"/>
    <w:rsid w:val="00CC4C84"/>
    <w:rsid w:val="00CC5139"/>
    <w:rsid w:val="00CC6926"/>
    <w:rsid w:val="00CD1F8F"/>
    <w:rsid w:val="00CD455C"/>
    <w:rsid w:val="00CD5DF0"/>
    <w:rsid w:val="00CE013B"/>
    <w:rsid w:val="00CE29EF"/>
    <w:rsid w:val="00CE2AF0"/>
    <w:rsid w:val="00CF2AC0"/>
    <w:rsid w:val="00CF5039"/>
    <w:rsid w:val="00CF5A34"/>
    <w:rsid w:val="00D00AD8"/>
    <w:rsid w:val="00D00BF9"/>
    <w:rsid w:val="00D038A0"/>
    <w:rsid w:val="00D05F2F"/>
    <w:rsid w:val="00D069FA"/>
    <w:rsid w:val="00D109CE"/>
    <w:rsid w:val="00D148DE"/>
    <w:rsid w:val="00D20285"/>
    <w:rsid w:val="00D22C86"/>
    <w:rsid w:val="00D262D3"/>
    <w:rsid w:val="00D26BC9"/>
    <w:rsid w:val="00D3392E"/>
    <w:rsid w:val="00D403E1"/>
    <w:rsid w:val="00D44EC6"/>
    <w:rsid w:val="00D45A4D"/>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339E"/>
    <w:rsid w:val="00D93DE9"/>
    <w:rsid w:val="00D95397"/>
    <w:rsid w:val="00D95F55"/>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3217B"/>
    <w:rsid w:val="00E32A49"/>
    <w:rsid w:val="00E336D3"/>
    <w:rsid w:val="00E34922"/>
    <w:rsid w:val="00E35119"/>
    <w:rsid w:val="00E37EAC"/>
    <w:rsid w:val="00E41DBF"/>
    <w:rsid w:val="00E42088"/>
    <w:rsid w:val="00E449B7"/>
    <w:rsid w:val="00E45057"/>
    <w:rsid w:val="00E45582"/>
    <w:rsid w:val="00E45718"/>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94D90"/>
    <w:rsid w:val="00E94ECB"/>
    <w:rsid w:val="00EA20D6"/>
    <w:rsid w:val="00EA5A2C"/>
    <w:rsid w:val="00EA5A93"/>
    <w:rsid w:val="00EA7538"/>
    <w:rsid w:val="00EB0709"/>
    <w:rsid w:val="00EB58C4"/>
    <w:rsid w:val="00EB5F7D"/>
    <w:rsid w:val="00EB7E79"/>
    <w:rsid w:val="00EC0C97"/>
    <w:rsid w:val="00EC27F7"/>
    <w:rsid w:val="00EC333B"/>
    <w:rsid w:val="00EC76B1"/>
    <w:rsid w:val="00EC7AC2"/>
    <w:rsid w:val="00ED074A"/>
    <w:rsid w:val="00ED1068"/>
    <w:rsid w:val="00ED1936"/>
    <w:rsid w:val="00EE341B"/>
    <w:rsid w:val="00EE5CE8"/>
    <w:rsid w:val="00EE6712"/>
    <w:rsid w:val="00EE72C6"/>
    <w:rsid w:val="00F002AC"/>
    <w:rsid w:val="00F025E8"/>
    <w:rsid w:val="00F026BB"/>
    <w:rsid w:val="00F10B1C"/>
    <w:rsid w:val="00F1137D"/>
    <w:rsid w:val="00F12687"/>
    <w:rsid w:val="00F12CA1"/>
    <w:rsid w:val="00F13DAB"/>
    <w:rsid w:val="00F158F1"/>
    <w:rsid w:val="00F16498"/>
    <w:rsid w:val="00F264F1"/>
    <w:rsid w:val="00F26ADE"/>
    <w:rsid w:val="00F26B2A"/>
    <w:rsid w:val="00F356F2"/>
    <w:rsid w:val="00F40D33"/>
    <w:rsid w:val="00F41B2A"/>
    <w:rsid w:val="00F44C12"/>
    <w:rsid w:val="00F4715D"/>
    <w:rsid w:val="00F51AF4"/>
    <w:rsid w:val="00F57D09"/>
    <w:rsid w:val="00F6158D"/>
    <w:rsid w:val="00F617BB"/>
    <w:rsid w:val="00F649B6"/>
    <w:rsid w:val="00F66D72"/>
    <w:rsid w:val="00F67462"/>
    <w:rsid w:val="00F722E6"/>
    <w:rsid w:val="00F72D60"/>
    <w:rsid w:val="00F75B21"/>
    <w:rsid w:val="00F761C5"/>
    <w:rsid w:val="00F80130"/>
    <w:rsid w:val="00F8179C"/>
    <w:rsid w:val="00F87EB6"/>
    <w:rsid w:val="00F92A1F"/>
    <w:rsid w:val="00F92AAD"/>
    <w:rsid w:val="00F94511"/>
    <w:rsid w:val="00F94859"/>
    <w:rsid w:val="00F96722"/>
    <w:rsid w:val="00F972FE"/>
    <w:rsid w:val="00FA0085"/>
    <w:rsid w:val="00FA0485"/>
    <w:rsid w:val="00FA1E5C"/>
    <w:rsid w:val="00FA26BD"/>
    <w:rsid w:val="00FA2FD9"/>
    <w:rsid w:val="00FA33F1"/>
    <w:rsid w:val="00FA40A9"/>
    <w:rsid w:val="00FB1535"/>
    <w:rsid w:val="00FB35B6"/>
    <w:rsid w:val="00FB4643"/>
    <w:rsid w:val="00FC1718"/>
    <w:rsid w:val="00FC3897"/>
    <w:rsid w:val="00FC52FE"/>
    <w:rsid w:val="00FC5F58"/>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jp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eg"/><Relationship Id="rId28" Type="http://schemas.openxmlformats.org/officeDocument/2006/relationships/image" Target="media/image18.jp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A5F3FF-7404-4647-A139-3F206C74CA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0</TotalTime>
  <Pages>43</Pages>
  <Words>16285</Words>
  <Characters>87941</Characters>
  <Application>Microsoft Office Word</Application>
  <DocSecurity>0</DocSecurity>
  <Lines>732</Lines>
  <Paragraphs>20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104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122</cp:revision>
  <cp:lastPrinted>2011-11-02T09:41:00Z</cp:lastPrinted>
  <dcterms:created xsi:type="dcterms:W3CDTF">2017-05-24T15:07:00Z</dcterms:created>
  <dcterms:modified xsi:type="dcterms:W3CDTF">2017-06-3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